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93DDE" w:rsidRPr="00030A3E" w:rsidRDefault="00293DDE" w:rsidP="00293DDE">
      <w:pPr>
        <w:ind w:hanging="1"/>
        <w:rPr>
          <w:rFonts w:asciiTheme="majorBidi" w:hAnsiTheme="majorBidi" w:cs="B Mitra" w:hint="cs"/>
          <w:sz w:val="28"/>
          <w:lang w:bidi="fa-IR"/>
        </w:rPr>
      </w:pPr>
      <w:bookmarkStart w:id="0" w:name="_GoBack"/>
      <w:bookmarkEnd w:id="0"/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jc w:val="center"/>
        <w:rPr>
          <w:rFonts w:asciiTheme="majorBidi" w:hAnsiTheme="majorBidi" w:cs="B Mitra"/>
          <w:sz w:val="28"/>
          <w:rtl/>
          <w:lang w:bidi="fa-IR"/>
        </w:rPr>
      </w:pPr>
      <w:r w:rsidRPr="00030A3E">
        <w:rPr>
          <w:rFonts w:asciiTheme="majorBidi" w:hAnsiTheme="majorBidi" w:cs="B Mitra"/>
          <w:noProof/>
          <w:sz w:val="28"/>
        </w:rPr>
        <w:drawing>
          <wp:inline distT="0" distB="0" distL="0" distR="0">
            <wp:extent cx="2876550" cy="4191000"/>
            <wp:effectExtent l="19050" t="0" r="0" b="0"/>
            <wp:docPr id="1" name="Picture 1" descr="BESMEL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SMEL1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419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DDE" w:rsidRPr="00030A3E" w:rsidRDefault="00293DDE" w:rsidP="00293DDE">
      <w:pPr>
        <w:pStyle w:val="BodyText"/>
        <w:spacing w:line="480" w:lineRule="atLeast"/>
        <w:ind w:hanging="1"/>
        <w:rPr>
          <w:rFonts w:asciiTheme="majorBidi" w:hAnsiTheme="majorBidi" w:cs="B Mitra"/>
          <w:sz w:val="28"/>
          <w:rtl/>
          <w:lang w:bidi="fa-IR"/>
        </w:rPr>
        <w:sectPr w:rsidR="00293DDE" w:rsidRPr="00030A3E" w:rsidSect="006775D3">
          <w:pgSz w:w="11906" w:h="16838"/>
          <w:pgMar w:top="1701" w:right="1701" w:bottom="1701" w:left="1701" w:header="720" w:footer="720" w:gutter="0"/>
          <w:cols w:space="720"/>
          <w:bidi/>
          <w:rtlGutter/>
        </w:sectPr>
      </w:pPr>
    </w:p>
    <w:p w:rsidR="00013B9D" w:rsidRPr="00013B9D" w:rsidRDefault="00013B9D" w:rsidP="00293DDE">
      <w:pPr>
        <w:pStyle w:val="BodyText"/>
        <w:jc w:val="center"/>
        <w:rPr>
          <w:rFonts w:ascii="Yagut" w:cs="B Nazanin"/>
          <w:b/>
          <w:bCs/>
          <w:sz w:val="28"/>
          <w:rtl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تأييدي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اعضاي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هيأت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اورا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حاض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جلسه</w:t>
      </w: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noProof/>
          <w:sz w:val="28"/>
          <w:rtl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Pr="00013B9D" w:rsidRDefault="00013B9D" w:rsidP="0061199D">
      <w:pPr>
        <w:pStyle w:val="BodyText"/>
        <w:jc w:val="center"/>
        <w:rPr>
          <w:rFonts w:asciiTheme="majorBidi" w:hAnsiTheme="majorBidi" w:cs="B Mitra"/>
          <w:b/>
          <w:bCs/>
          <w:sz w:val="28"/>
          <w:rtl/>
          <w:lang w:bidi="fa-IR"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آيي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نام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="0061199D">
        <w:rPr>
          <w:rFonts w:ascii="Yagut" w:cs="B Nazanin" w:hint="cs"/>
          <w:b/>
          <w:bCs/>
          <w:sz w:val="28"/>
          <w:rtl/>
        </w:rPr>
        <w:t>بهره برداری از پایان نامه</w:t>
      </w:r>
    </w:p>
    <w:p w:rsidR="00293DDE" w:rsidRDefault="00293DDE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Pr="00030A3E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293DD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br w:type="page"/>
      </w:r>
    </w:p>
    <w:p w:rsidR="00E91AB0" w:rsidRDefault="003705E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>
        <w:rPr>
          <w:rFonts w:asciiTheme="majorBidi" w:hAnsiTheme="majorBidi" w:cs="B Mitra"/>
          <w:b/>
          <w:bCs/>
          <w:noProof/>
          <w:sz w:val="28"/>
          <w:rtl/>
        </w:rPr>
        <w:lastRenderedPageBreak/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192020</wp:posOffset>
            </wp:positionH>
            <wp:positionV relativeFrom="paragraph">
              <wp:posOffset>-195580</wp:posOffset>
            </wp:positionV>
            <wp:extent cx="1054100" cy="1130300"/>
            <wp:effectExtent l="19050" t="0" r="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130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AF29E4" w:rsidP="00AF29E4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>
        <w:rPr>
          <w:rFonts w:asciiTheme="majorBidi" w:hAnsiTheme="majorBidi" w:cs="B Mitra" w:hint="cs"/>
          <w:i/>
          <w:iCs/>
          <w:sz w:val="28"/>
          <w:szCs w:val="28"/>
          <w:rtl/>
        </w:rPr>
        <w:t>پایان نامه</w:t>
      </w:r>
    </w:p>
    <w:p w:rsidR="00293DDE" w:rsidRPr="00030A3E" w:rsidRDefault="00293DDE" w:rsidP="00EC1DE9">
      <w:pPr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>دوره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 xml:space="preserve"> ……..</w:t>
      </w: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 xml:space="preserve"> در رشته </w:t>
      </w:r>
      <w:r w:rsidR="00AF29E4">
        <w:rPr>
          <w:rFonts w:asciiTheme="majorBidi" w:hAnsiTheme="majorBidi" w:cs="B Mitra"/>
          <w:b/>
          <w:bCs/>
          <w:i/>
          <w:iCs/>
          <w:sz w:val="28"/>
        </w:rPr>
        <w:t>………</w:t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 w:rsidRPr="00030A3E">
        <w:rPr>
          <w:rFonts w:asciiTheme="majorBidi" w:hAnsiTheme="majorBidi" w:cs="B Mitra"/>
          <w:i/>
          <w:iCs/>
          <w:sz w:val="28"/>
          <w:szCs w:val="28"/>
          <w:rtl/>
        </w:rPr>
        <w:t>عنوان</w:t>
      </w:r>
    </w:p>
    <w:p w:rsidR="00D72DAC" w:rsidRPr="00030A3E" w:rsidRDefault="00884119" w:rsidP="00D72DAC">
      <w:pPr>
        <w:tabs>
          <w:tab w:val="left" w:leader="dot" w:pos="1134"/>
        </w:tabs>
        <w:spacing w:line="360" w:lineRule="auto"/>
        <w:jc w:val="center"/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</w:pPr>
      <w:r>
        <w:rPr>
          <w:rFonts w:asciiTheme="majorBidi" w:hAnsiTheme="majorBidi" w:cs="B Mitra" w:hint="cs"/>
          <w:b/>
          <w:bCs/>
          <w:i/>
          <w:iCs/>
          <w:sz w:val="26"/>
          <w:szCs w:val="26"/>
          <w:rtl/>
        </w:rPr>
        <w:t>...............................................................................................................................</w:t>
      </w:r>
      <w:r w:rsidR="00D72DAC" w:rsidRPr="00030A3E"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  <w:t xml:space="preserve"> </w:t>
      </w:r>
    </w:p>
    <w:p w:rsidR="00293DD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884119" w:rsidRPr="00030A3E" w:rsidRDefault="00884119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pStyle w:val="Heading1"/>
        <w:spacing w:line="400" w:lineRule="exact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</w:p>
    <w:p w:rsidR="00293DDE" w:rsidRPr="00030A3E" w:rsidRDefault="00FB49D1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پژوهش</w:t>
      </w:r>
      <w:r w:rsidR="009D2875">
        <w:rPr>
          <w:rFonts w:asciiTheme="majorBidi" w:hAnsiTheme="majorBidi" w:cs="B Mitra" w:hint="cs"/>
          <w:sz w:val="28"/>
          <w:szCs w:val="28"/>
          <w:rtl/>
        </w:rPr>
        <w:t xml:space="preserve"> و نگارش</w:t>
      </w:r>
    </w:p>
    <w:p w:rsidR="00293DDE" w:rsidRPr="00030A3E" w:rsidRDefault="00884119" w:rsidP="00293DDE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</w:t>
      </w:r>
    </w:p>
    <w:p w:rsidR="00293DDE" w:rsidRPr="00030A3E" w:rsidRDefault="00293DDE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884119">
        <w:rPr>
          <w:rFonts w:asciiTheme="majorBidi" w:hAnsiTheme="majorBidi" w:cs="B Mitra" w:hint="cs"/>
          <w:sz w:val="28"/>
          <w:szCs w:val="28"/>
          <w:rtl/>
        </w:rPr>
        <w:t>ت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د راهنما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</w:t>
      </w:r>
    </w:p>
    <w:p w:rsidR="00EF76C6" w:rsidRDefault="00EF76C6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884119" w:rsidRPr="00884119" w:rsidRDefault="00884119" w:rsidP="00884119">
      <w:pPr>
        <w:rPr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</w:t>
      </w:r>
      <w:r w:rsidRPr="00030A3E">
        <w:rPr>
          <w:rFonts w:asciiTheme="majorBidi" w:hAnsiTheme="majorBidi" w:cs="B Mitra"/>
          <w:sz w:val="28"/>
          <w:szCs w:val="28"/>
          <w:rtl/>
        </w:rPr>
        <w:t>تی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د مشاور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...</w:t>
      </w:r>
    </w:p>
    <w:p w:rsidR="00293DDE" w:rsidRPr="00030A3E" w:rsidRDefault="00884119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 w:hint="cs"/>
          <w:sz w:val="28"/>
          <w:rtl/>
        </w:rPr>
        <w:t>.......................................................</w:t>
      </w:r>
    </w:p>
    <w:p w:rsidR="00293DD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7E05AB" w:rsidRPr="00030A3E" w:rsidRDefault="007E05AB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626A46" w:rsidP="00515493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>
        <w:rPr>
          <w:rFonts w:asciiTheme="majorBidi" w:hAnsiTheme="majorBidi" w:cs="B Mitra" w:hint="cs"/>
          <w:sz w:val="28"/>
          <w:szCs w:val="28"/>
          <w:rtl/>
        </w:rPr>
        <w:t>تابستان</w:t>
      </w:r>
      <w:r w:rsidR="00EC1DE9">
        <w:rPr>
          <w:rFonts w:asciiTheme="majorBidi" w:hAnsiTheme="majorBidi" w:cs="B Mitra" w:hint="cs"/>
          <w:sz w:val="28"/>
          <w:szCs w:val="28"/>
          <w:rtl/>
        </w:rPr>
        <w:t xml:space="preserve"> </w:t>
      </w:r>
      <w:r w:rsidR="00EC1DE9" w:rsidRPr="00EC1DE9"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(فصل)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 xml:space="preserve"> </w:t>
      </w:r>
      <w:r w:rsidR="00515493">
        <w:rPr>
          <w:rFonts w:asciiTheme="majorBidi" w:hAnsiTheme="majorBidi" w:cs="B Mitra" w:hint="cs"/>
          <w:sz w:val="28"/>
          <w:szCs w:val="28"/>
          <w:rtl/>
        </w:rPr>
        <w:t>--13</w:t>
      </w:r>
    </w:p>
    <w:p w:rsidR="00293DDE" w:rsidRPr="00030A3E" w:rsidRDefault="00293DDE" w:rsidP="00293DDE">
      <w:pPr>
        <w:pStyle w:val="Heading1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C222E2" w:rsidRPr="00C222E2" w:rsidRDefault="00087360" w:rsidP="00382A6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</w:t>
      </w:r>
    </w:p>
    <w:p w:rsidR="00F21614" w:rsidRDefault="00087360" w:rsidP="0006757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.</w:t>
      </w:r>
    </w:p>
    <w:p w:rsidR="00C222E2" w:rsidRPr="00C222E2" w:rsidRDefault="00087360" w:rsidP="00F21614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</w:t>
      </w: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و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293DDE" w:rsidRPr="00C222E2" w:rsidRDefault="00087360" w:rsidP="00C222E2">
      <w:pPr>
        <w:spacing w:line="500" w:lineRule="atLeast"/>
        <w:ind w:firstLine="0"/>
        <w:jc w:val="center"/>
        <w:rPr>
          <w:rFonts w:asciiTheme="majorBidi" w:hAnsiTheme="majorBidi" w:cs="B Nazanin"/>
          <w:sz w:val="28"/>
          <w:rtl/>
        </w:rPr>
      </w:pPr>
      <w:bookmarkStart w:id="1" w:name="OLE_LINK9"/>
      <w:bookmarkStart w:id="2" w:name="OLE_LINK12"/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</w:t>
      </w:r>
    </w:p>
    <w:bookmarkEnd w:id="1"/>
    <w:bookmarkEnd w:id="2"/>
    <w:p w:rsidR="00D22A6E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</w:p>
    <w:p w:rsidR="00D22A6E" w:rsidRDefault="00D22A6E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  <w:rtl/>
        </w:rPr>
      </w:pP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با</w:t>
      </w:r>
      <w:r w:rsidRPr="00D22A6E"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  <w:t xml:space="preserve">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تشکر</w:t>
      </w:r>
      <w:r w:rsidR="00794BA1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 xml:space="preserve"> و سپاس فراوان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از</w:t>
      </w:r>
      <w:r w:rsidR="00A47489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:</w:t>
      </w:r>
    </w:p>
    <w:p w:rsidR="00606094" w:rsidRPr="00D22A6E" w:rsidRDefault="00606094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</w:pPr>
    </w:p>
    <w:p w:rsidR="00602015" w:rsidRDefault="007108C0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</w:t>
      </w:r>
      <w:r w:rsidR="00606094"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>.................................................................................................................................................................................................</w:t>
      </w:r>
      <w:r w:rsidR="00D22A6E"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293DDE" w:rsidRPr="00D048E8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b/>
          <w:bCs/>
          <w:sz w:val="26"/>
          <w:szCs w:val="26"/>
          <w:rtl/>
        </w:rPr>
      </w:pPr>
      <w:r w:rsidRPr="00D048E8">
        <w:rPr>
          <w:rFonts w:asciiTheme="majorBidi" w:hAnsiTheme="majorBidi" w:cs="B Mitra"/>
          <w:b/>
          <w:bCs/>
          <w:sz w:val="26"/>
          <w:szCs w:val="26"/>
          <w:rtl/>
        </w:rPr>
        <w:t>چكيده</w:t>
      </w:r>
    </w:p>
    <w:p w:rsidR="00816259" w:rsidRDefault="00816259" w:rsidP="006879F6">
      <w:pPr>
        <w:spacing w:line="360" w:lineRule="auto"/>
        <w:rPr>
          <w:rFonts w:eastAsiaTheme="minorHAnsi" w:cs="B Nazanin"/>
          <w:b/>
          <w:bCs/>
          <w:rtl/>
          <w:lang w:bidi="fa-IR"/>
        </w:rPr>
      </w:pPr>
    </w:p>
    <w:p w:rsidR="00E74E16" w:rsidRDefault="004E48A3" w:rsidP="00E74E16">
      <w:pPr>
        <w:spacing w:line="460" w:lineRule="atLeast"/>
        <w:ind w:firstLine="0"/>
        <w:rPr>
          <w:rFonts w:eastAsiaTheme="minorHAnsi" w:cs="B Nazanin"/>
          <w:sz w:val="20"/>
          <w:szCs w:val="26"/>
          <w:rtl/>
          <w:lang w:bidi="fa-IR"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  <w:lang w:bidi="fa-IR"/>
        </w:rPr>
        <w:t>مقدمه:</w:t>
      </w:r>
      <w:r w:rsidRPr="00D048E8">
        <w:rPr>
          <w:rFonts w:eastAsiaTheme="minorHAnsi" w:cs="B Nazanin" w:hint="cs"/>
          <w:sz w:val="20"/>
          <w:szCs w:val="26"/>
          <w:rtl/>
          <w:lang w:bidi="fa-IR"/>
        </w:rPr>
        <w:t xml:space="preserve"> </w:t>
      </w:r>
    </w:p>
    <w:p w:rsidR="00816259" w:rsidRPr="00D048E8" w:rsidRDefault="00606094" w:rsidP="00E74E16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955C52" w:rsidRDefault="00955C52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606094" w:rsidRPr="00D048E8" w:rsidRDefault="00606094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5D38C8" w:rsidP="00E74E16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مواد و روش ها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7C6849" w:rsidP="00606094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</w:rPr>
      </w:pPr>
      <w:r w:rsidRPr="00D048E8">
        <w:rPr>
          <w:rFonts w:cs="B Nazanin" w:hint="cs"/>
          <w:b/>
          <w:bCs/>
          <w:sz w:val="20"/>
          <w:szCs w:val="26"/>
          <w:rtl/>
        </w:rPr>
        <w:t>نتایج:</w:t>
      </w:r>
      <w:r w:rsidR="00955C52" w:rsidRPr="00D048E8">
        <w:rPr>
          <w:rFonts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E74E16" w:rsidP="00E74E16">
      <w:pPr>
        <w:spacing w:line="400" w:lineRule="atLeast"/>
        <w:ind w:firstLine="0"/>
        <w:rPr>
          <w:rFonts w:eastAsiaTheme="minorHAnsi" w:cs="B Nazanin"/>
          <w:sz w:val="20"/>
          <w:szCs w:val="26"/>
          <w:rtl/>
        </w:rPr>
      </w:pPr>
    </w:p>
    <w:p w:rsidR="00E74E16" w:rsidRDefault="001D2D39" w:rsidP="00E74E16">
      <w:pPr>
        <w:spacing w:line="40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نتیجه گیری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B7A77" w:rsidRPr="00D048E8" w:rsidRDefault="006B7A77" w:rsidP="006B7A77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B7A77" w:rsidRDefault="006B7A77" w:rsidP="006B7A77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955C52" w:rsidRPr="00D048E8" w:rsidRDefault="00955C52" w:rsidP="00E74E16">
      <w:pPr>
        <w:spacing w:line="400" w:lineRule="atLeast"/>
        <w:ind w:firstLine="720"/>
        <w:rPr>
          <w:rFonts w:cs="B Nazanin"/>
          <w:sz w:val="20"/>
          <w:szCs w:val="26"/>
          <w:rtl/>
          <w:lang w:bidi="fa-IR"/>
        </w:rPr>
      </w:pPr>
    </w:p>
    <w:p w:rsidR="00657488" w:rsidRDefault="00657488" w:rsidP="00D048E8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  <w:lang w:bidi="fa-IR"/>
        </w:rPr>
      </w:pPr>
    </w:p>
    <w:p w:rsidR="005D797F" w:rsidRPr="00D048E8" w:rsidRDefault="005D797F" w:rsidP="006B7A77">
      <w:pPr>
        <w:spacing w:line="400" w:lineRule="atLeast"/>
        <w:ind w:firstLine="0"/>
        <w:rPr>
          <w:rFonts w:cs="B Nazanin"/>
          <w:sz w:val="20"/>
          <w:szCs w:val="26"/>
          <w:rtl/>
          <w:lang w:bidi="fa-IR"/>
        </w:rPr>
      </w:pPr>
      <w:r w:rsidRPr="00D048E8">
        <w:rPr>
          <w:rFonts w:cs="B Nazanin" w:hint="cs"/>
          <w:b/>
          <w:bCs/>
          <w:sz w:val="20"/>
          <w:szCs w:val="26"/>
          <w:rtl/>
          <w:lang w:bidi="fa-IR"/>
        </w:rPr>
        <w:t xml:space="preserve">کلمات کلیدی: </w:t>
      </w:r>
      <w:r w:rsidR="006B7A77">
        <w:rPr>
          <w:rFonts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</w:t>
      </w:r>
    </w:p>
    <w:p w:rsidR="00B0465C" w:rsidRDefault="00B0465C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  <w:sectPr w:rsidR="00B0465C" w:rsidSect="00E74E16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/>
          <w:cols w:space="720"/>
          <w:bidi/>
          <w:rtlGutter/>
        </w:sect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مطالب 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</w:tblGrid>
      <w:tr w:rsidR="00ED23E8" w:rsidRPr="0075068E" w:rsidTr="008331D3">
        <w:tc>
          <w:tcPr>
            <w:tcW w:w="8080" w:type="dxa"/>
          </w:tcPr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اول: مقدمه </w:t>
            </w:r>
            <w:r w:rsidRPr="0075068E">
              <w:rPr>
                <w:rFonts w:cs="B Mitra"/>
                <w:b/>
                <w:bCs/>
                <w:rtl/>
              </w:rPr>
              <w:tab/>
            </w:r>
            <w:r w:rsidRPr="0075068E">
              <w:rPr>
                <w:rFonts w:cs="B Mitra" w:hint="cs"/>
                <w:rtl/>
              </w:rPr>
              <w:t>1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              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</w:p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rtl/>
              </w:rPr>
              <w:t>1-1</w:t>
            </w:r>
            <w:r w:rsidRPr="0075068E">
              <w:rPr>
                <w:rFonts w:cs="B Mitra" w:hint="cs"/>
                <w:rtl/>
                <w:lang w:bidi="fa-IR"/>
              </w:rPr>
              <w:t xml:space="preserve"> کلیات 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>2</w:t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1-2 </w:t>
            </w:r>
            <w:r w:rsidRPr="0075068E">
              <w:rPr>
                <w:rFonts w:cs="B Mitra"/>
                <w:color w:val="000000"/>
                <w:rtl/>
                <w:lang w:bidi="fa-IR"/>
              </w:rPr>
              <w:t>بیان مسئله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-1</w:t>
            </w:r>
            <w:r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4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میت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5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داف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6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تعریف واژه ها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27723B" w:rsidRPr="0075068E" w:rsidRDefault="00ED23E8" w:rsidP="00194FB6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>فصل دوم:</w:t>
            </w:r>
            <w:r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Pr="0075068E">
              <w:rPr>
                <w:rFonts w:cs="B Mitra"/>
                <w:b/>
                <w:bCs/>
                <w:rtl/>
              </w:rPr>
              <w:t>مروري بر مطالعات گذشته</w:t>
            </w:r>
            <w:r w:rsidR="0027723B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27723B" w:rsidRPr="0075068E">
              <w:rPr>
                <w:rFonts w:cs="B Mitra"/>
                <w:b/>
                <w:bCs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ED23E8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="00ED23E8" w:rsidRPr="0075068E">
              <w:rPr>
                <w:rFonts w:cs="B Mitra" w:hint="cs"/>
                <w:b/>
                <w:bCs/>
                <w:rtl/>
              </w:rPr>
              <w:t>س</w:t>
            </w:r>
            <w:r w:rsidR="00ED23E8" w:rsidRPr="0075068E">
              <w:rPr>
                <w:rFonts w:cs="B Mitra"/>
                <w:b/>
                <w:bCs/>
                <w:rtl/>
              </w:rPr>
              <w:t>وم: مواد و روش</w:t>
            </w:r>
            <w:r w:rsidR="00ED23E8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ها </w:t>
            </w:r>
            <w:r w:rsidR="00ED23E8" w:rsidRPr="0075068E">
              <w:rPr>
                <w:rFonts w:cs="B Mitra"/>
                <w:b/>
                <w:bCs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</w:rPr>
              <w:t>3</w:t>
            </w:r>
            <w:r w:rsidRPr="0075068E">
              <w:rPr>
                <w:rFonts w:cs="B Mitra"/>
                <w:rtl/>
              </w:rPr>
              <w:t>-1</w:t>
            </w:r>
            <w:r w:rsidRPr="0075068E">
              <w:rPr>
                <w:rFonts w:cs="B Mitra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>لوازم و</w:t>
            </w:r>
            <w:r w:rsidRPr="0075068E">
              <w:rPr>
                <w:rFonts w:cs="B Mitra" w:hint="cs"/>
                <w:rtl/>
              </w:rPr>
              <w:t xml:space="preserve"> </w:t>
            </w:r>
            <w:r w:rsidRPr="0075068E">
              <w:rPr>
                <w:rFonts w:cs="B Mitra"/>
                <w:rtl/>
              </w:rPr>
              <w:t>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                                  </w:t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1 لوازم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2 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1 معیار های ورود و خروج از مطالع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2 انتخاب نمونه، درمان و نمونه گیری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7E5345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  <w:lang w:bidi="fa-IR"/>
              </w:rPr>
              <w:t>3-</w:t>
            </w:r>
            <w:r w:rsidR="009C0B98">
              <w:rPr>
                <w:rFonts w:cs="B Mitra" w:hint="cs"/>
                <w:rtl/>
                <w:lang w:bidi="fa-IR"/>
              </w:rPr>
              <w:t>3</w:t>
            </w: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  <w:lang w:bidi="fa-IR"/>
              </w:rPr>
              <w:t>روش آناليز داده ها</w:t>
            </w:r>
            <w:r w:rsidR="0071636B"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ED23E8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7631BD" w:rsidRPr="0075068E" w:rsidRDefault="007631BD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چهار</w:t>
            </w:r>
            <w:r w:rsidRPr="0075068E">
              <w:rPr>
                <w:rFonts w:cs="B Mitra"/>
                <w:b/>
                <w:bCs/>
                <w:rtl/>
              </w:rPr>
              <w:t xml:space="preserve">م: نتايج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810B67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4-1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3845F4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4-1-1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پنجم</w:t>
            </w:r>
            <w:r w:rsidRPr="0075068E">
              <w:rPr>
                <w:rFonts w:cs="B Mitra"/>
                <w:b/>
                <w:bCs/>
                <w:rtl/>
              </w:rPr>
              <w:t xml:space="preserve">: بحث، نتيجه‌گيري و پيشنهادها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0F51ED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5-1</w:t>
            </w:r>
            <w:r w:rsidR="000F51ED" w:rsidRPr="0075068E">
              <w:rPr>
                <w:rFonts w:cs="B Mitra"/>
                <w:rtl/>
              </w:rPr>
              <w:tab/>
            </w:r>
          </w:p>
          <w:p w:rsidR="0068364B" w:rsidRPr="00C278C5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75068E">
              <w:rPr>
                <w:rFonts w:cs="B Mitra" w:hint="cs"/>
                <w:rtl/>
              </w:rPr>
              <w:t>5-1-1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68364B" w:rsidRPr="0075068E">
              <w:rPr>
                <w:rFonts w:cs="B Mitra"/>
                <w:rtl/>
              </w:rPr>
              <w:tab/>
            </w:r>
          </w:p>
          <w:p w:rsidR="00D83A8A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5-1-2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C278C5" w:rsidRPr="0075068E">
              <w:rPr>
                <w:rFonts w:asciiTheme="majorBidi" w:hAnsiTheme="majorBidi"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190</w:t>
            </w:r>
          </w:p>
          <w:p w:rsidR="00B62B69" w:rsidRPr="00E00E30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cs="B Mitra" w:hint="cs"/>
                <w:rtl/>
              </w:rPr>
              <w:t>نتیجه گیری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/>
                <w:rtl/>
              </w:rPr>
              <w:tab/>
            </w:r>
            <w:r w:rsidRPr="00E00E30">
              <w:rPr>
                <w:rFonts w:cs="B Mitra" w:hint="cs"/>
                <w:rtl/>
              </w:rPr>
              <w:t>216</w:t>
            </w:r>
          </w:p>
          <w:p w:rsidR="00594374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eastAsiaTheme="minorHAnsi" w:cs="B Mitra" w:hint="cs"/>
                <w:rtl/>
                <w:lang w:bidi="fa-IR"/>
              </w:rPr>
              <w:t>پیشنهاداتی برای مطالعات آینده</w:t>
            </w:r>
            <w:r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فهرست منابع 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Pr="0075068E" w:rsidRDefault="00335EF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  <w:lang w:bidi="fa-IR"/>
              </w:rPr>
            </w:pPr>
            <w:r>
              <w:rPr>
                <w:rFonts w:asciiTheme="majorBidi" w:hAnsiTheme="majorBidi" w:cs="B Mitra" w:hint="cs"/>
                <w:rtl/>
              </w:rPr>
              <w:t>پیوست ها</w:t>
            </w:r>
            <w:r w:rsidR="00ED23E8" w:rsidRPr="0075068E">
              <w:rPr>
                <w:rFonts w:asciiTheme="majorBidi" w:hAnsiTheme="majorBidi" w:cs="B Mitra"/>
                <w:rtl/>
              </w:rPr>
              <w:t xml:space="preserve"> </w:t>
            </w:r>
            <w:r w:rsidR="00ED23E8"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چكيده انگليسي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C278C5" w:rsidRPr="0075068E" w:rsidRDefault="00C278C5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b/>
                <w:bCs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rPr>
                <w:rFonts w:asciiTheme="majorBidi" w:hAnsiTheme="majorBidi" w:cs="B Mitra"/>
                <w:b/>
                <w:bCs/>
              </w:rPr>
            </w:pPr>
          </w:p>
        </w:tc>
      </w:tr>
    </w:tbl>
    <w:p w:rsidR="006B6FCD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6B6FCD" w:rsidRPr="00030A3E" w:rsidRDefault="006B6FCD" w:rsidP="006B6FCD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</w:t>
      </w:r>
      <w:r>
        <w:rPr>
          <w:rFonts w:asciiTheme="majorBidi" w:hAnsiTheme="majorBidi" w:cs="B Mitra" w:hint="cs"/>
          <w:sz w:val="28"/>
          <w:szCs w:val="28"/>
          <w:rtl/>
        </w:rPr>
        <w:t>علائم و اختصارات</w:t>
      </w:r>
    </w:p>
    <w:p w:rsidR="006B6FCD" w:rsidRPr="00030A3E" w:rsidRDefault="006B6FCD" w:rsidP="006B6FCD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6B6FCD" w:rsidRPr="006E1499" w:rsidTr="00FE184B">
        <w:tc>
          <w:tcPr>
            <w:tcW w:w="8080" w:type="dxa"/>
          </w:tcPr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cs="B Mitra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FE184B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szCs w:val="24"/>
              </w:rPr>
            </w:pPr>
          </w:p>
        </w:tc>
        <w:tc>
          <w:tcPr>
            <w:tcW w:w="851" w:type="dxa"/>
          </w:tcPr>
          <w:p w:rsidR="006B6FCD" w:rsidRPr="006E1499" w:rsidRDefault="006B6FCD" w:rsidP="00FE184B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6B6FCD" w:rsidRPr="00030A3E" w:rsidRDefault="006B6FCD" w:rsidP="006B6FCD">
      <w:pPr>
        <w:ind w:firstLine="0"/>
        <w:rPr>
          <w:rFonts w:asciiTheme="majorBidi" w:hAnsiTheme="majorBidi" w:cs="B Mitra"/>
          <w:sz w:val="28"/>
          <w:rtl/>
        </w:rPr>
      </w:pPr>
    </w:p>
    <w:p w:rsidR="006B6FCD" w:rsidRDefault="006B6FCD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Pr="006B6FCD" w:rsidRDefault="006B6FCD" w:rsidP="006B6FCD">
      <w:pPr>
        <w:rPr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فهرست جداول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6E1499" w:rsidTr="001C43A8">
        <w:tc>
          <w:tcPr>
            <w:tcW w:w="8080" w:type="dxa"/>
          </w:tcPr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1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2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4C497D" w:rsidRPr="00896B6F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2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AF065A" w:rsidRPr="006E1499" w:rsidRDefault="00AF065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>جدول 3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293DDE" w:rsidRPr="006E1499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</w:p>
        </w:tc>
        <w:tc>
          <w:tcPr>
            <w:tcW w:w="851" w:type="dxa"/>
          </w:tcPr>
          <w:p w:rsidR="00293DDE" w:rsidRPr="006E1499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b w:val="0"/>
          <w:bCs w:val="0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t>فهرست نمودار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A7274" w:rsidTr="001C43A8">
        <w:tc>
          <w:tcPr>
            <w:tcW w:w="8080" w:type="dxa"/>
          </w:tcPr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1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2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293DDE" w:rsidRPr="00AA7274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A7274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  <w:t>فهرست شكل‌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F05B1" w:rsidTr="001C43A8">
        <w:tc>
          <w:tcPr>
            <w:tcW w:w="8080" w:type="dxa"/>
          </w:tcPr>
          <w:p w:rsidR="00293DDE" w:rsidRPr="00AF05B1" w:rsidRDefault="00396C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/>
                <w:rtl/>
                <w:lang w:bidi="fa-IR"/>
              </w:rPr>
              <w:t xml:space="preserve">شکل 1- </w:t>
            </w:r>
            <w:r w:rsidRPr="00AF05B1">
              <w:rPr>
                <w:rFonts w:eastAsiaTheme="minorHAnsi" w:cs="B Mitra" w:hint="cs"/>
                <w:rtl/>
                <w:lang w:bidi="fa-IR"/>
              </w:rPr>
              <w:t>1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27018D" w:rsidRPr="00AF05B1" w:rsidRDefault="007F47BD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2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3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 w:hint="cs"/>
                <w:rtl/>
                <w:lang w:bidi="fa-IR"/>
              </w:rPr>
              <w:t>شکل1-4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CB562D" w:rsidRPr="00AF05B1" w:rsidRDefault="00CB562D" w:rsidP="00CB562D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1B0667" w:rsidRPr="00AF05B1" w:rsidRDefault="001B0667" w:rsidP="001B0667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293DDE" w:rsidRPr="00AF05B1" w:rsidRDefault="00293DDE" w:rsidP="001C43A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F05B1" w:rsidRDefault="00293DDE" w:rsidP="001C43A8">
            <w:pPr>
              <w:spacing w:line="560" w:lineRule="exact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  <w:sectPr w:rsidR="00293DDE" w:rsidRPr="00030A3E" w:rsidSect="00B0465C">
          <w:footerReference w:type="default" r:id="rId12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 w:start="1"/>
          <w:cols w:space="720"/>
          <w:bidi/>
          <w:rtlGutter/>
        </w:sect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D54569" w:rsidP="00293DDE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2108835</wp:posOffset>
                </wp:positionH>
                <wp:positionV relativeFrom="paragraph">
                  <wp:posOffset>7620</wp:posOffset>
                </wp:positionV>
                <wp:extent cx="3200400" cy="1440180"/>
                <wp:effectExtent l="0" t="15875" r="81915" b="77470"/>
                <wp:wrapNone/>
                <wp:docPr id="10" name="WordArt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 xml:space="preserve">فصل اول 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WordArt 2" o:spid="_x0000_s1026" type="#_x0000_t202" style="position:absolute;left:0;text-align:left;margin-left:166.05pt;margin-top:.6pt;width:252pt;height:113.4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 xml:space="preserve">فصل اول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830E8E" w:rsidRDefault="00830E8E" w:rsidP="00830E8E">
      <w:pPr>
        <w:pStyle w:val="HeadingTitel"/>
        <w:jc w:val="both"/>
        <w:rPr>
          <w:rFonts w:asciiTheme="majorBidi" w:hAnsiTheme="majorBidi" w:cs="B Mitra"/>
          <w:sz w:val="48"/>
          <w:szCs w:val="48"/>
          <w:rtl/>
        </w:rPr>
      </w:pPr>
      <w:bookmarkStart w:id="3" w:name="_Toc234740938"/>
      <w:bookmarkStart w:id="4" w:name="_Toc234741835"/>
      <w:bookmarkStart w:id="5" w:name="_Toc235023558"/>
      <w:bookmarkStart w:id="6" w:name="_Toc235023837"/>
      <w:bookmarkStart w:id="7" w:name="OLE_LINK31"/>
      <w:bookmarkStart w:id="8" w:name="OLE_LINK32"/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     </w:t>
      </w:r>
      <w:r w:rsidR="00293DDE" w:rsidRPr="00830E8E">
        <w:rPr>
          <w:rFonts w:asciiTheme="majorBidi" w:hAnsiTheme="majorBidi" w:cs="B Mitra"/>
          <w:sz w:val="48"/>
          <w:szCs w:val="48"/>
          <w:rtl/>
        </w:rPr>
        <w:t xml:space="preserve">مقدمه </w:t>
      </w:r>
      <w:bookmarkEnd w:id="3"/>
      <w:bookmarkEnd w:id="4"/>
      <w:bookmarkEnd w:id="5"/>
      <w:bookmarkEnd w:id="6"/>
    </w:p>
    <w:bookmarkEnd w:id="7"/>
    <w:bookmarkEnd w:id="8"/>
    <w:p w:rsidR="00293DDE" w:rsidRDefault="00293DDE" w:rsidP="00293DDE">
      <w:pPr>
        <w:pStyle w:val="Heading1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B13AE" w:rsidRDefault="000B13AE" w:rsidP="004A47CD">
      <w:pPr>
        <w:rPr>
          <w:rFonts w:eastAsiaTheme="minorHAnsi" w:cs="B Nazanin"/>
          <w:lang w:bidi="fa-IR"/>
        </w:rPr>
      </w:pPr>
    </w:p>
    <w:p w:rsidR="00DF11BB" w:rsidRDefault="00DF11BB" w:rsidP="00DF11BB">
      <w:pPr>
        <w:pStyle w:val="Heading1"/>
        <w:rPr>
          <w:rFonts w:asciiTheme="majorBidi" w:hAnsiTheme="majorBidi" w:cs="B Mitra"/>
          <w:sz w:val="28"/>
          <w:szCs w:val="28"/>
          <w:rtl/>
        </w:rPr>
      </w:pPr>
    </w:p>
    <w:p w:rsidR="00DF11BB" w:rsidRDefault="00DF11BB" w:rsidP="00DF11BB">
      <w:pPr>
        <w:rPr>
          <w:rFonts w:eastAsiaTheme="minorHAnsi" w:cs="B Nazanin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4A47CD" w:rsidRDefault="00DF11BB" w:rsidP="00DF11BB">
      <w:pPr>
        <w:pStyle w:val="Heading1"/>
        <w:rPr>
          <w:b w:val="0"/>
          <w:bCs w:val="0"/>
          <w:sz w:val="22"/>
          <w:szCs w:val="28"/>
          <w:rtl/>
          <w:lang w:bidi="fa-IR"/>
        </w:rPr>
      </w:pPr>
      <w:r w:rsidRPr="00950ACC">
        <w:rPr>
          <w:sz w:val="36"/>
          <w:rtl/>
        </w:rPr>
        <w:t>1-1.</w:t>
      </w:r>
      <w:r w:rsidRPr="00950ACC">
        <w:rPr>
          <w:rFonts w:hint="cs"/>
          <w:sz w:val="36"/>
          <w:rtl/>
          <w:lang w:bidi="fa-IR"/>
        </w:rPr>
        <w:t xml:space="preserve"> کلیات</w:t>
      </w:r>
    </w:p>
    <w:p w:rsidR="00DF11BB" w:rsidRPr="004A47CD" w:rsidRDefault="00EC1DE9" w:rsidP="00DF11BB">
      <w:pPr>
        <w:ind w:firstLine="432"/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Ahmadi&lt;/Author&gt;&lt;Year&gt;2003&lt;/Year&gt;&lt;RecNum&gt;2&lt;/RecNum&gt;&lt;record&gt;&lt;rec-number&gt;2&lt;/rec-number&gt;&lt;foreign-keys&gt;&lt;key app="EN" db-id="xr9x02za7vds2le5fsvv5psf2ztvres5vv99"&gt;2&lt;/key&gt;&lt;/foreign-keys&gt;&lt;ref-type name="Journal Article"&gt;17&lt;/ref-type&gt;&lt;contributors&gt;&lt;authors&gt;&lt;author&gt;Ahmadi, Jamshid&lt;/author&gt;&lt;/authors&gt;&lt;/contributors&gt;&lt;titles&gt;&lt;title&gt;Methadone versus buprenorphine maintenance for the treatment of heroin-dependent outpatients&lt;/title&gt;&lt;secondary-title&gt;Journal of substance abuse treatment&lt;/secondary-title&gt;&lt;/titles&gt;&lt;pages&gt;217-220&lt;/pages&gt;&lt;volume&gt;24&lt;/volume&gt;&lt;number&gt;3&lt;/number&gt;&lt;dates&gt;&lt;year&gt;2003&lt;/year&gt;&lt;/dates&gt;&lt;publisher&gt;Elsevier&lt;/publisher&gt;&lt;isbn&gt;0740-5472&lt;/isbn&gt;&lt;urls&gt;&lt;/urls&gt;&lt;/record&gt;&lt;/Cite&gt;&lt;Cite&gt;&lt;Author&gt;Trescot&lt;/Author&gt;&lt;Year&gt;2008&lt;/Year&gt;&lt;RecNum</w:instrText>
      </w:r>
      <w:r w:rsidR="00DF11BB">
        <w:rPr>
          <w:rFonts w:cs="B Nazanin"/>
          <w:color w:val="000000"/>
          <w:rtl/>
          <w:lang w:bidi="fa-IR"/>
        </w:rPr>
        <w:instrText>&gt;1&lt;/</w:instrText>
      </w:r>
      <w:r w:rsidR="00DF11BB">
        <w:rPr>
          <w:rFonts w:cs="B Nazanin"/>
          <w:color w:val="000000"/>
          <w:lang w:bidi="fa-IR"/>
        </w:rPr>
        <w:instrText>RecNum&gt;&lt;record&gt;&lt;rec-number&gt;1&lt;/rec-number&gt;&lt;foreign-keys&gt;&lt;key app="EN" db-id="xr9x02za7vds2le5fsvv5psf2ztvres5vv99"&gt;1&lt;/key&gt;&lt;/foreign-keys&gt;&lt;ref-type name="Journal Article"&gt;17&lt;/ref-type&gt;&lt;contributors&gt;&lt;authors&gt;&lt;author&gt;Trescot, Andrea M&lt;/author&gt;&lt;author&gt;Datta, Sukdeb&lt;/author&gt;&lt;author&gt;Lee, Marion&lt;/author&gt;&lt;author&gt;Hansen, Hans&lt;/author&gt;&lt;/authors&gt;&lt;/contributors&gt;&lt;titles&gt;&lt;title&gt;Opioid pharmacology&lt;/title&gt;&lt;secondary-title&gt;Pain Physician&lt;/secondary-title&gt;&lt;/titles&gt;&lt;pages&gt;S133&lt;/pages&gt;&lt;volume&gt;11&lt;/volume&gt;&lt;number&gt;2 Suppl</w:instrText>
      </w:r>
      <w:r w:rsidR="00DF11BB">
        <w:rPr>
          <w:rFonts w:cs="B Nazanin"/>
          <w:color w:val="000000"/>
          <w:rtl/>
          <w:lang w:bidi="fa-IR"/>
        </w:rPr>
        <w:instrText>&lt;/</w:instrText>
      </w:r>
      <w:r w:rsidR="00DF11BB">
        <w:rPr>
          <w:rFonts w:cs="B Nazanin"/>
          <w:color w:val="000000"/>
          <w:lang w:bidi="fa-IR"/>
        </w:rPr>
        <w:instrText>number&gt;&lt;dates&gt;&lt;year&gt;2008&lt;/year&gt;&lt;/dates&gt;&lt;isbn&gt;1533-3159&lt;/isbn&gt;&lt;urls&gt;&lt;/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1-2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>
        <w:rPr>
          <w:rFonts w:cs="B Nazanin" w:hint="cs"/>
          <w:color w:val="000000"/>
          <w:rtl/>
          <w:lang w:bidi="fa-IR"/>
        </w:rPr>
        <w:t>.</w:t>
      </w:r>
    </w:p>
    <w:p w:rsidR="00EC1DE9" w:rsidRPr="004A47CD" w:rsidRDefault="00EC1DE9" w:rsidP="00EC1DE9">
      <w:pPr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Rusen&lt;/Author&gt;&lt;Year&gt;1999&lt;/Year&gt;&lt;RecNum&gt;3&lt;/RecNum&gt;&lt;record&gt;&lt;rec-number&gt;3&lt;/rec-number&gt;&lt;foreign-keys&gt;&lt;key app="EN" db-id="xr9x02za7vds2le5fsvv5psf2ztvres5vv99"&gt;3&lt;/key&gt;&lt;/foreign-keys&gt;&lt;ref-type name="Journal Article"&gt;17&lt;/ref-type&gt;&lt;contributors&gt;&lt;authors&gt;&lt;author&gt;Rusen, ID&lt;/author&gt;&lt;author&gt;Yuan, Lilian&lt;/author&gt;&lt;author&gt;Millson, Margaret E&lt;/author&gt;&lt;/authors&gt;&lt;/contributors&gt;&lt;titles&gt;&lt;title&gt;Prevalence of Mycobacterium tuberculosis infection among injection drug users in Toronto&lt;/title&gt;&lt;secondary-title&gt;Canadian Medical Association Journal&lt;/secondary-title&gt;&lt;/titles&gt;&lt;pages&gt;799-802&lt;/pages&gt;&lt;volume&gt;160&lt;/volume&gt;&lt;number&gt;6&lt;/number&gt;&lt;dates&gt;&lt;year&gt;1999&lt;/year&gt;&lt;/dates&gt;&lt;publisher&gt;Canadian Medical Association&lt;/publisher&gt;&lt;isbn&gt;0820-3946&lt;/isbn&gt;&lt;urls</w:instrText>
      </w:r>
      <w:r w:rsidR="00DF11BB">
        <w:rPr>
          <w:rFonts w:cs="B Nazanin"/>
          <w:color w:val="000000"/>
          <w:rtl/>
          <w:lang w:bidi="fa-IR"/>
        </w:rPr>
        <w:instrText>&gt;&lt;/</w:instrText>
      </w:r>
      <w:r w:rsidR="00DF11BB">
        <w:rPr>
          <w:rFonts w:cs="B Nazanin"/>
          <w:color w:val="000000"/>
          <w:lang w:bidi="fa-IR"/>
        </w:rPr>
        <w:instrText>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3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 w:rsidRPr="004A47CD">
        <w:rPr>
          <w:rFonts w:cs="B Nazanin"/>
          <w:color w:val="000000"/>
          <w:rtl/>
          <w:lang w:bidi="fa-IR"/>
        </w:rPr>
        <w:t>.</w:t>
      </w:r>
      <w:r w:rsidR="00592753">
        <w:rPr>
          <w:rFonts w:cs="B Nazanin"/>
          <w:color w:val="000000"/>
          <w:rtl/>
          <w:lang w:bidi="fa-IR"/>
        </w:rPr>
        <w:t xml:space="preserve"> </w:t>
      </w:r>
    </w:p>
    <w:p w:rsidR="00DF11BB" w:rsidRPr="004A47CD" w:rsidRDefault="00DF11BB" w:rsidP="001E2AEC">
      <w:pPr>
        <w:rPr>
          <w:rFonts w:cs="B Nazanin"/>
          <w:color w:val="000000"/>
          <w:rtl/>
          <w:lang w:bidi="fa-IR"/>
        </w:rPr>
      </w:pPr>
    </w:p>
    <w:p w:rsidR="00DF11BB" w:rsidRPr="00D61DFA" w:rsidRDefault="00DF11BB" w:rsidP="00DF11BB">
      <w:pPr>
        <w:rPr>
          <w:rFonts w:cs="B Nazanin"/>
          <w:b/>
          <w:bCs/>
          <w:color w:val="000000"/>
          <w:sz w:val="36"/>
          <w:szCs w:val="36"/>
          <w:rtl/>
          <w:lang w:bidi="fa-IR"/>
        </w:rPr>
      </w:pP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1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-</w:t>
      </w: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2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 xml:space="preserve">. </w:t>
      </w:r>
      <w:r>
        <w:rPr>
          <w:rFonts w:cs="B Nazanin"/>
          <w:b/>
          <w:bCs/>
          <w:color w:val="000000"/>
          <w:sz w:val="36"/>
          <w:szCs w:val="36"/>
          <w:rtl/>
          <w:lang w:bidi="fa-IR"/>
        </w:rPr>
        <w:t>بیان مسئل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ind w:firstLine="0"/>
        <w:rPr>
          <w:rFonts w:eastAsiaTheme="minorHAnsi" w:cs="B Nazanin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5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میت مطالعه</w:t>
      </w:r>
    </w:p>
    <w:p w:rsidR="00DF11BB" w:rsidRPr="004A47CD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6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داف مطالع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Pr="004A47CD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CE3CD6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7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تعریف واژه ها</w:t>
      </w:r>
    </w:p>
    <w:p w:rsidR="00592753" w:rsidRDefault="00592753" w:rsidP="00592753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54569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/>
          <w:noProof/>
          <w:rtl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2257425</wp:posOffset>
                </wp:positionH>
                <wp:positionV relativeFrom="paragraph">
                  <wp:posOffset>165735</wp:posOffset>
                </wp:positionV>
                <wp:extent cx="3200400" cy="1440180"/>
                <wp:effectExtent l="9525" t="12065" r="76200" b="81280"/>
                <wp:wrapNone/>
                <wp:docPr id="9" name="WordAr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د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9" o:spid="_x0000_s1027" type="#_x0000_t202" style="position:absolute;left:0;text-align:left;margin-left:177.75pt;margin-top:13.05pt;width:252pt;height:113.4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د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C766FD" w:rsidRDefault="00DF11BB" w:rsidP="00DF11BB">
      <w:pPr>
        <w:rPr>
          <w:rFonts w:eastAsiaTheme="minorHAnsi" w:cs="B Nazanin"/>
          <w:b/>
          <w:bCs/>
          <w:rtl/>
          <w:lang w:bidi="fa-IR"/>
        </w:rPr>
      </w:pPr>
      <w:r>
        <w:rPr>
          <w:rFonts w:asciiTheme="majorBidi" w:hAnsiTheme="majorBidi" w:cs="B Mitra" w:hint="cs"/>
          <w:b/>
          <w:bCs/>
          <w:sz w:val="44"/>
          <w:szCs w:val="44"/>
          <w:rtl/>
        </w:rPr>
        <w:t xml:space="preserve">              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</w:rPr>
        <w:t>مروري بر مطالعات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  <w:lang w:bidi="fa-IR"/>
        </w:rPr>
        <w:t xml:space="preserve"> گذشته</w: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rPr>
          <w:rFonts w:cs="B Nazanin"/>
          <w:rtl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Pr="004A47CD" w:rsidRDefault="00592753" w:rsidP="00592753">
      <w:pPr>
        <w:ind w:firstLine="720"/>
        <w:jc w:val="both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4A47CD">
        <w:rPr>
          <w:rFonts w:cs="B Nazanin"/>
          <w:rtl/>
          <w:lang w:bidi="fa-IR"/>
        </w:rPr>
        <w:t xml:space="preserve"> </w:t>
      </w:r>
    </w:p>
    <w:p w:rsidR="00DF11BB" w:rsidRPr="00C766FD" w:rsidRDefault="00DF11BB" w:rsidP="00DF11BB">
      <w:pPr>
        <w:ind w:firstLine="0"/>
        <w:jc w:val="left"/>
        <w:rPr>
          <w:rFonts w:cs="B Nazanin"/>
          <w:sz w:val="36"/>
          <w:szCs w:val="36"/>
          <w:rtl/>
          <w:lang w:bidi="fa-IR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54569" w:rsidP="00DF11BB">
      <w:pPr>
        <w:pStyle w:val="HeadingTitel"/>
        <w:jc w:val="both"/>
        <w:rPr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2409825</wp:posOffset>
                </wp:positionH>
                <wp:positionV relativeFrom="paragraph">
                  <wp:posOffset>412115</wp:posOffset>
                </wp:positionV>
                <wp:extent cx="3200400" cy="1440180"/>
                <wp:effectExtent l="9525" t="20320" r="76200" b="82550"/>
                <wp:wrapNone/>
                <wp:docPr id="7" name="WordAr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س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8" o:spid="_x0000_s1028" type="#_x0000_t202" style="position:absolute;left:0;text-align:left;margin-left:189.75pt;margin-top:32.45pt;width:252pt;height:113.4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س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DF11BB">
        <w:rPr>
          <w:rFonts w:asciiTheme="majorBidi" w:hAnsiTheme="majorBidi" w:cs="B Mitra" w:hint="cs"/>
          <w:sz w:val="48"/>
          <w:szCs w:val="48"/>
          <w:rtl/>
        </w:rPr>
        <w:t xml:space="preserve">               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Pr="00F3006B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</w:t>
      </w:r>
      <w:r w:rsidRPr="00F3006B">
        <w:rPr>
          <w:rFonts w:asciiTheme="majorBidi" w:hAnsiTheme="majorBidi" w:cs="B Mitra"/>
          <w:sz w:val="40"/>
          <w:szCs w:val="40"/>
          <w:rtl/>
        </w:rPr>
        <w:t>مواد و روش‌ها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cs="B Nazanin"/>
          <w:b/>
          <w:bCs/>
          <w:sz w:val="36"/>
          <w:szCs w:val="36"/>
          <w:rtl/>
        </w:rPr>
      </w:pPr>
      <w:r w:rsidRPr="00382001">
        <w:rPr>
          <w:rFonts w:asciiTheme="majorBidi" w:hAnsiTheme="majorBidi" w:cs="B Nazanin" w:hint="cs"/>
          <w:b/>
          <w:bCs/>
          <w:sz w:val="36"/>
          <w:szCs w:val="36"/>
          <w:rtl/>
        </w:rPr>
        <w:t>3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</w:rPr>
        <w:t>-1.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لوازم و</w:t>
      </w:r>
      <w:r w:rsidRPr="00382001">
        <w:rPr>
          <w:rFonts w:cs="B Nazanin" w:hint="cs"/>
          <w:b/>
          <w:bCs/>
          <w:sz w:val="36"/>
          <w:szCs w:val="36"/>
          <w:rtl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مواد مورد استفاده</w:t>
      </w:r>
    </w:p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1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. </w:t>
      </w:r>
      <w:r>
        <w:rPr>
          <w:rFonts w:cs="B Nazanin" w:hint="cs"/>
          <w:b/>
          <w:bCs/>
          <w:sz w:val="32"/>
          <w:szCs w:val="32"/>
          <w:rtl/>
        </w:rPr>
        <w:t>لوازم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906"/>
        <w:gridCol w:w="3359"/>
      </w:tblGrid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دستگاه</w:t>
            </w: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</w:tbl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2</w:t>
      </w:r>
      <w:r w:rsidRPr="00382001">
        <w:rPr>
          <w:rFonts w:cs="B Nazanin" w:hint="cs"/>
          <w:b/>
          <w:bCs/>
          <w:sz w:val="32"/>
          <w:szCs w:val="32"/>
          <w:rtl/>
        </w:rPr>
        <w:t>. مواد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816"/>
        <w:gridCol w:w="3449"/>
      </w:tblGrid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ماده</w:t>
            </w: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both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</w:tbl>
    <w:p w:rsidR="00DF11BB" w:rsidRPr="00924815" w:rsidRDefault="00DF11BB" w:rsidP="00DF11BB">
      <w:pPr>
        <w:ind w:firstLine="0"/>
        <w:jc w:val="both"/>
        <w:rPr>
          <w:rFonts w:cs="B Nazanin"/>
          <w:rtl/>
          <w:lang w:bidi="fa-IR"/>
        </w:rPr>
      </w:pPr>
    </w:p>
    <w:p w:rsidR="00DF11BB" w:rsidRPr="0047695B" w:rsidRDefault="00DF11BB" w:rsidP="00DF11BB">
      <w:pPr>
        <w:ind w:firstLine="0"/>
        <w:jc w:val="both"/>
        <w:rPr>
          <w:rFonts w:asciiTheme="majorBidi" w:hAnsiTheme="majorBidi" w:cs="B Nazanin"/>
          <w:sz w:val="36"/>
          <w:szCs w:val="36"/>
          <w:rtl/>
          <w:lang w:bidi="fa-IR"/>
        </w:rPr>
      </w:pPr>
    </w:p>
    <w:p w:rsidR="00DF11BB" w:rsidRPr="00557857" w:rsidRDefault="00DF11BB" w:rsidP="00DF2CB1">
      <w:pPr>
        <w:ind w:firstLine="0"/>
        <w:jc w:val="both"/>
        <w:rPr>
          <w:rFonts w:asciiTheme="majorBidi" w:hAnsiTheme="majorBidi" w:cs="B Nazanin"/>
          <w:b/>
          <w:bCs/>
          <w:sz w:val="32"/>
          <w:szCs w:val="32"/>
          <w:rtl/>
          <w:lang w:bidi="fa-IR"/>
        </w:rPr>
      </w:pPr>
      <w:r w:rsidRPr="00557857">
        <w:rPr>
          <w:rFonts w:asciiTheme="majorBidi" w:hAnsiTheme="majorBidi" w:cs="B Nazanin" w:hint="cs"/>
          <w:b/>
          <w:bCs/>
          <w:sz w:val="36"/>
          <w:szCs w:val="36"/>
          <w:rtl/>
        </w:rPr>
        <w:t xml:space="preserve">3-2. </w:t>
      </w:r>
      <w:r w:rsidRPr="00557857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="00DF2CB1" w:rsidRPr="00557857">
        <w:rPr>
          <w:rFonts w:asciiTheme="majorBidi" w:hAnsiTheme="majorBidi"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</w:p>
    <w:p w:rsidR="00DF11BB" w:rsidRPr="004C1242" w:rsidRDefault="00DF11BB" w:rsidP="00DF2CB1">
      <w:pPr>
        <w:rPr>
          <w:rFonts w:cs="B Nazanin"/>
          <w:lang w:bidi="fa-IR"/>
        </w:rPr>
      </w:pPr>
      <w:r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2375535</wp:posOffset>
                </wp:positionH>
                <wp:positionV relativeFrom="paragraph">
                  <wp:posOffset>252730</wp:posOffset>
                </wp:positionV>
                <wp:extent cx="3200400" cy="1440180"/>
                <wp:effectExtent l="13335" t="16510" r="81915" b="76835"/>
                <wp:wrapNone/>
                <wp:docPr id="6" name="WordAr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چهار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7" o:spid="_x0000_s1029" type="#_x0000_t202" style="position:absolute;left:0;text-align:left;margin-left:187.05pt;margin-top:19.9pt;width:252pt;height:113.4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چهار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C35B2E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</w:t>
      </w:r>
      <w:r w:rsidRPr="00C35B2E">
        <w:rPr>
          <w:rFonts w:asciiTheme="majorBidi" w:hAnsiTheme="majorBidi" w:cs="B Mitra"/>
          <w:sz w:val="40"/>
          <w:szCs w:val="40"/>
          <w:rtl/>
        </w:rPr>
        <w:t>نتايج و يافته‌ها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557857" w:rsidRDefault="00557857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557857" w:rsidP="00557857">
      <w:pPr>
        <w:ind w:firstLine="0"/>
        <w:rPr>
          <w:rFonts w:cs="B Nazanin"/>
          <w:rtl/>
          <w:lang w:bidi="fa-IR"/>
        </w:rPr>
      </w:pPr>
      <w:r w:rsidRPr="00FF3239">
        <w:rPr>
          <w:rFonts w:cs="B Nazanin" w:hint="cs"/>
          <w:b/>
          <w:bCs/>
          <w:sz w:val="36"/>
          <w:szCs w:val="36"/>
          <w:rtl/>
          <w:lang w:bidi="fa-IR"/>
        </w:rPr>
        <w:t xml:space="preserve">4-1. </w:t>
      </w:r>
      <w:r>
        <w:rPr>
          <w:rFonts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  <w:r w:rsidR="00DF11BB" w:rsidRPr="0083083F">
        <w:rPr>
          <w:rFonts w:cs="B Nazanin" w:hint="cs"/>
          <w:rtl/>
          <w:lang w:bidi="fa-IR"/>
        </w:rPr>
        <w:t xml:space="preserve"> </w:t>
      </w:r>
    </w:p>
    <w:p w:rsidR="00DF11BB" w:rsidRPr="0083083F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DF11BB" w:rsidP="00DF11BB">
      <w:pPr>
        <w:ind w:firstLine="0"/>
        <w:rPr>
          <w:rFonts w:cs="B Nazanin"/>
          <w:b/>
          <w:bCs/>
          <w:rtl/>
        </w:rPr>
      </w:pPr>
    </w:p>
    <w:p w:rsidR="00DF11BB" w:rsidRPr="00FF3239" w:rsidRDefault="00DF11BB" w:rsidP="00557857">
      <w:pPr>
        <w:ind w:firstLine="0"/>
        <w:rPr>
          <w:rFonts w:cs="B Nazanin"/>
          <w:b/>
          <w:bCs/>
          <w:sz w:val="32"/>
          <w:szCs w:val="32"/>
          <w:rtl/>
        </w:rPr>
      </w:pPr>
      <w:r w:rsidRPr="00FF3239">
        <w:rPr>
          <w:rFonts w:cs="B Nazanin" w:hint="cs"/>
          <w:b/>
          <w:bCs/>
          <w:sz w:val="32"/>
          <w:szCs w:val="32"/>
          <w:rtl/>
        </w:rPr>
        <w:t xml:space="preserve">4-1-1. </w:t>
      </w:r>
      <w:r w:rsidR="00557857">
        <w:rPr>
          <w:rFonts w:cs="B Nazanin" w:hint="cs"/>
          <w:b/>
          <w:bCs/>
          <w:sz w:val="32"/>
          <w:szCs w:val="32"/>
          <w:rtl/>
        </w:rPr>
        <w:t>.................................................................................................</w:t>
      </w:r>
    </w:p>
    <w:p w:rsidR="00DF11BB" w:rsidRPr="0083083F" w:rsidRDefault="00557857" w:rsidP="004E7495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4E7495" w:rsidRPr="0083083F"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F07681" w:rsidRPr="0083083F" w:rsidRDefault="00F07681" w:rsidP="00DF11BB">
      <w:pPr>
        <w:autoSpaceDE w:val="0"/>
        <w:autoSpaceDN w:val="0"/>
        <w:adjustRightInd w:val="0"/>
        <w:jc w:val="left"/>
        <w:rPr>
          <w:rFonts w:cs="B Nazanin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2298700</wp:posOffset>
                </wp:positionH>
                <wp:positionV relativeFrom="paragraph">
                  <wp:posOffset>294005</wp:posOffset>
                </wp:positionV>
                <wp:extent cx="3200400" cy="1440180"/>
                <wp:effectExtent l="12700" t="16510" r="82550" b="76835"/>
                <wp:wrapNone/>
                <wp:docPr id="4" name="WordArt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پنج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4" o:spid="_x0000_s1030" type="#_x0000_t202" style="position:absolute;left:0;text-align:left;margin-left:181pt;margin-top:23.15pt;width:252pt;height:113.4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پنج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28"/>
          <w:szCs w:val="28"/>
          <w:rtl/>
        </w:rPr>
      </w:pP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 xml:space="preserve">بحث، نتيجه‌گيري و </w:t>
      </w: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>پيشنهادها</w:t>
      </w: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5A43FF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  <w:r w:rsidRPr="005A43FF">
        <w:rPr>
          <w:rFonts w:cs="B Nazanin"/>
          <w:color w:val="000000"/>
          <w:rtl/>
          <w:lang w:bidi="fa-IR"/>
        </w:rPr>
        <w:t xml:space="preserve">   </w:t>
      </w:r>
      <w:r w:rsidRPr="005A43FF">
        <w:rPr>
          <w:rFonts w:cs="B Nazanin" w:hint="cs"/>
          <w:color w:val="000000"/>
          <w:rtl/>
          <w:lang w:bidi="fa-IR"/>
        </w:rPr>
        <w:tab/>
      </w: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720"/>
        <w:rPr>
          <w:rFonts w:cs="B Nazanin"/>
          <w:lang w:bidi="fa-IR"/>
        </w:rPr>
      </w:pPr>
    </w:p>
    <w:p w:rsidR="00DF11BB" w:rsidRPr="005A43FF" w:rsidRDefault="00F07681" w:rsidP="00F07681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5A43FF" w:rsidRDefault="00DF11BB" w:rsidP="00DF11BB">
      <w:pPr>
        <w:ind w:firstLine="0"/>
        <w:rPr>
          <w:rFonts w:cs="B Nazanin"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  <w:lang w:bidi="fa-IR"/>
        </w:rPr>
      </w:pPr>
      <w:r w:rsidRPr="005A43FF">
        <w:rPr>
          <w:rFonts w:cs="B Nazanin" w:hint="cs"/>
          <w:b/>
          <w:bCs/>
          <w:rtl/>
          <w:lang w:bidi="fa-IR"/>
        </w:rPr>
        <w:t xml:space="preserve">5-1. </w:t>
      </w:r>
      <w:r w:rsidR="00F07681">
        <w:rPr>
          <w:rFonts w:cs="B Nazanin" w:hint="cs"/>
          <w:b/>
          <w:bCs/>
          <w:rtl/>
          <w:lang w:bidi="fa-IR"/>
        </w:rPr>
        <w:t>......................................................................</w:t>
      </w:r>
      <w:r w:rsidRPr="005A43FF">
        <w:rPr>
          <w:rFonts w:cs="B Nazanin"/>
          <w:b/>
          <w:bCs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cs="B Nazanin"/>
          <w:b/>
          <w:bCs/>
          <w:rtl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 xml:space="preserve">5-1-1. </w:t>
      </w:r>
      <w:r w:rsidR="00F07681">
        <w:rPr>
          <w:rFonts w:cs="B Nazanin" w:hint="cs"/>
          <w:b/>
          <w:bCs/>
          <w:rtl/>
        </w:rPr>
        <w:t>.........................................................</w:t>
      </w: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DF11BB" w:rsidRPr="005A43FF" w:rsidRDefault="00DF11BB" w:rsidP="00DF11BB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>نتیجه گیری</w:t>
      </w:r>
    </w:p>
    <w:p w:rsidR="00F07681" w:rsidRDefault="00F07681" w:rsidP="00F07681">
      <w:pPr>
        <w:rPr>
          <w:rFonts w:eastAsiaTheme="minorHAnsi" w:cs="B Nazanin"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F07681">
      <w:pPr>
        <w:tabs>
          <w:tab w:val="left" w:pos="5513"/>
        </w:tabs>
        <w:rPr>
          <w:rFonts w:eastAsiaTheme="minorHAnsi" w:cs="B Nazanin"/>
          <w:b/>
          <w:bCs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DF11BB" w:rsidRPr="0079170E" w:rsidRDefault="00DF11BB" w:rsidP="00DF11BB">
      <w:pPr>
        <w:ind w:firstLine="0"/>
        <w:rPr>
          <w:rFonts w:eastAsiaTheme="minorHAnsi" w:cs="B Nazanin"/>
          <w:b/>
          <w:bCs/>
          <w:rtl/>
          <w:lang w:bidi="fa-IR"/>
        </w:rPr>
      </w:pPr>
      <w:r w:rsidRPr="0079170E">
        <w:rPr>
          <w:rFonts w:eastAsiaTheme="minorHAnsi" w:cs="B Nazanin" w:hint="cs"/>
          <w:b/>
          <w:bCs/>
          <w:rtl/>
          <w:lang w:bidi="fa-IR"/>
        </w:rPr>
        <w:t>پیشنهاداتی برای مطالعات آینده</w:t>
      </w:r>
    </w:p>
    <w:p w:rsidR="00DF11BB" w:rsidRPr="005A43FF" w:rsidRDefault="00DF11BB" w:rsidP="00DF11BB">
      <w:pPr>
        <w:ind w:firstLine="0"/>
        <w:rPr>
          <w:rFonts w:cs="B Nazanin"/>
          <w:rtl/>
        </w:rPr>
      </w:pPr>
    </w:p>
    <w:p w:rsidR="00DF11BB" w:rsidRDefault="00DF11BB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Pr="005A43FF" w:rsidRDefault="00F07681" w:rsidP="00DF11BB">
      <w:pPr>
        <w:ind w:firstLine="0"/>
        <w:rPr>
          <w:rFonts w:cs="B Nazanin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6985" t="19050" r="78740" b="83820"/>
                <wp:wrapNone/>
                <wp:docPr id="3" name="WordAr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هرست منابع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5" o:spid="_x0000_s1031" type="#_x0000_t202" style="position:absolute;left:0;text-align:left;margin-left:178.3pt;margin-top:.6pt;width:252pt;height:113.4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Ke4Bjf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هرست منابع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pStyle w:val="Heading1"/>
        <w:jc w:val="center"/>
        <w:rPr>
          <w:rFonts w:asciiTheme="majorBidi" w:hAnsiTheme="majorBidi" w:cs="B Mitra"/>
          <w:b w:val="0"/>
          <w:bCs w:val="0"/>
          <w:sz w:val="28"/>
          <w:rtl/>
          <w:lang w:bidi="fa-IR"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sz w:val="24"/>
          <w:szCs w:val="24"/>
        </w:rPr>
        <w:t xml:space="preserve">1- </w:t>
      </w:r>
      <w:r w:rsidRPr="00E058AE">
        <w:rPr>
          <w:rFonts w:asciiTheme="majorBidi" w:hAnsiTheme="majorBidi" w:cstheme="majorBidi"/>
          <w:noProof/>
          <w:sz w:val="24"/>
          <w:szCs w:val="24"/>
        </w:rPr>
        <w:t>Ahmadi J. Methadone versus buprenorphine maintenance for the treatment of heroin-dependent outpatients. Journal of substance abuse treatment. 2003;24(3):217-20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2- Trescot AM, Datta S, Lee M, Hansen H. Opioid pharmacology. Pain Physician. 2008;11(2 Suppl):S133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3- Rusen I, Yuan L, Millson ME. Prevalence of Mycobacterium tuberculosis infection among injection drug users in Toronto. Canadian Medical Association Journal. 1999;160(6):799-802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16510" t="22225" r="78740" b="80645"/>
                <wp:wrapNone/>
                <wp:docPr id="2" name="WordArt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پیوست ها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6" o:spid="_x0000_s1032" type="#_x0000_t202" style="position:absolute;left:0;text-align:left;margin-left:178.3pt;margin-top:.6pt;width:252pt;height:113.4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Gd9TXL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پیوست ها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F5C63" w:rsidRDefault="00DF11BB" w:rsidP="00156342">
      <w:pPr>
        <w:ind w:firstLine="0"/>
        <w:jc w:val="center"/>
        <w:rPr>
          <w:rFonts w:asciiTheme="majorBidi" w:hAnsiTheme="majorBidi" w:cs="B Nazanin"/>
          <w:b/>
          <w:bCs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  <w:r w:rsidR="00156342">
        <w:rPr>
          <w:rFonts w:asciiTheme="majorBidi" w:hAnsiTheme="majorBidi" w:cs="B Nazanin" w:hint="cs"/>
          <w:b/>
          <w:bCs/>
          <w:sz w:val="28"/>
          <w:rtl/>
        </w:rPr>
        <w:t>پیوست</w:t>
      </w:r>
    </w:p>
    <w:p w:rsidR="00DF11BB" w:rsidRDefault="00DF11BB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  <w:r w:rsidRPr="000F5C63">
        <w:rPr>
          <w:rFonts w:asciiTheme="majorBidi" w:hAnsiTheme="majorBidi" w:cs="B Nazanin"/>
          <w:b/>
          <w:bCs/>
          <w:sz w:val="28"/>
          <w:rtl/>
        </w:rPr>
        <w:t>الف</w:t>
      </w:r>
      <w:r w:rsidRPr="000F5C63">
        <w:rPr>
          <w:rFonts w:asciiTheme="majorBidi" w:hAnsiTheme="majorBidi" w:cs="B Nazanin" w:hint="cs"/>
          <w:b/>
          <w:bCs/>
          <w:sz w:val="28"/>
          <w:rtl/>
        </w:rPr>
        <w:t>- پرسشنامه</w:t>
      </w: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Pr="000F5C63" w:rsidRDefault="004766FD" w:rsidP="00DF11BB">
      <w:pPr>
        <w:ind w:firstLine="0"/>
        <w:rPr>
          <w:rFonts w:asciiTheme="majorBidi" w:hAnsiTheme="majorBidi" w:cs="B Nazanin"/>
          <w:sz w:val="28"/>
          <w:rtl/>
        </w:rPr>
      </w:pPr>
    </w:p>
    <w:p w:rsidR="00DF11BB" w:rsidRPr="0065220E" w:rsidRDefault="00DF11BB" w:rsidP="00DF11BB">
      <w:pPr>
        <w:bidi w:val="0"/>
        <w:ind w:firstLine="0"/>
        <w:rPr>
          <w:rFonts w:asciiTheme="majorBidi" w:hAnsiTheme="majorBidi" w:cstheme="majorBidi"/>
          <w:b/>
          <w:bCs/>
          <w:sz w:val="28"/>
          <w:rtl/>
          <w:lang w:bidi="fa-IR"/>
        </w:rPr>
      </w:pPr>
      <w:r w:rsidRPr="0065220E">
        <w:rPr>
          <w:rFonts w:asciiTheme="majorBidi" w:hAnsiTheme="majorBidi" w:cstheme="majorBidi"/>
          <w:b/>
          <w:bCs/>
          <w:sz w:val="28"/>
        </w:rPr>
        <w:t>Abstract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363EBA" w:rsidRDefault="00363EBA" w:rsidP="00363EBA">
      <w:pPr>
        <w:bidi w:val="0"/>
        <w:ind w:firstLine="0"/>
        <w:jc w:val="left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ntroduction:</w:t>
      </w:r>
    </w:p>
    <w:p w:rsidR="00DF11BB" w:rsidRPr="00F11F93" w:rsidRDefault="004766FD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Materials and method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Result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Conclusion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985F24">
      <w:pPr>
        <w:autoSpaceDE w:val="0"/>
        <w:autoSpaceDN w:val="0"/>
        <w:bidi w:val="0"/>
        <w:adjustRightInd w:val="0"/>
        <w:spacing w:line="360" w:lineRule="auto"/>
        <w:ind w:firstLine="0"/>
        <w:rPr>
          <w:rFonts w:asciiTheme="majorBidi" w:hAnsiTheme="majorBidi" w:cstheme="majorBidi"/>
          <w:sz w:val="24"/>
          <w:szCs w:val="24"/>
        </w:rPr>
      </w:pPr>
      <w:r w:rsidRPr="00F11F93">
        <w:rPr>
          <w:rFonts w:asciiTheme="majorBidi" w:hAnsiTheme="majorBidi" w:cstheme="majorBidi"/>
          <w:b/>
          <w:bCs/>
          <w:sz w:val="24"/>
          <w:szCs w:val="24"/>
        </w:rPr>
        <w:t>Key Words</w:t>
      </w:r>
      <w:r w:rsidR="004D7125" w:rsidRPr="00F11F93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DF11BB">
      <w:pPr>
        <w:bidi w:val="0"/>
        <w:spacing w:line="400" w:lineRule="exact"/>
        <w:ind w:firstLine="284"/>
        <w:rPr>
          <w:rFonts w:asciiTheme="majorBidi" w:hAnsiTheme="majorBidi" w:cstheme="majorBidi"/>
          <w:sz w:val="24"/>
          <w:szCs w:val="24"/>
        </w:rPr>
      </w:pPr>
    </w:p>
    <w:p w:rsidR="00DF11BB" w:rsidRPr="00520255" w:rsidRDefault="00DF11BB" w:rsidP="00DF11BB">
      <w:pPr>
        <w:rPr>
          <w:rFonts w:asciiTheme="majorBidi" w:hAnsiTheme="majorBidi" w:cs="B Mitra"/>
          <w:sz w:val="24"/>
          <w:szCs w:val="24"/>
          <w:rtl/>
        </w:rPr>
      </w:pPr>
    </w:p>
    <w:p w:rsidR="00DF11BB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rFonts w:ascii="Times" w:eastAsiaTheme="minorHAnsi" w:hAnsi="Times" w:cs="Times"/>
          <w:sz w:val="24"/>
          <w:szCs w:val="24"/>
          <w:rtl/>
        </w:rPr>
      </w:pPr>
    </w:p>
    <w:p w:rsidR="00DF11BB" w:rsidRPr="00030A3E" w:rsidRDefault="00DF11BB" w:rsidP="00DF11BB">
      <w:pPr>
        <w:bidi w:val="0"/>
        <w:spacing w:line="400" w:lineRule="exact"/>
        <w:ind w:firstLine="284"/>
        <w:rPr>
          <w:rFonts w:asciiTheme="majorBidi" w:hAnsiTheme="majorBidi" w:cs="B Mitra"/>
          <w:sz w:val="28"/>
        </w:rPr>
        <w:sectPr w:rsidR="00DF11BB" w:rsidRPr="00030A3E" w:rsidSect="006775D3">
          <w:footerReference w:type="even" r:id="rId13"/>
          <w:footerReference w:type="default" r:id="rId14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start="1"/>
          <w:cols w:space="720"/>
          <w:bidi/>
          <w:rtlGutter/>
        </w:sectPr>
      </w:pPr>
    </w:p>
    <w:p w:rsidR="00DF11BB" w:rsidRPr="00030A3E" w:rsidRDefault="000C12E7" w:rsidP="00DF11BB">
      <w:pPr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  <w:r w:rsidRPr="000C12E7">
        <w:rPr>
          <w:rFonts w:asciiTheme="majorBidi" w:hAnsiTheme="majorBidi" w:cs="B Mitra"/>
          <w:noProof/>
          <w:sz w:val="28"/>
          <w:rtl/>
        </w:rPr>
        <w:drawing>
          <wp:inline distT="0" distB="0" distL="0" distR="0">
            <wp:extent cx="2246478" cy="1537394"/>
            <wp:effectExtent l="19050" t="0" r="1422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6341" cy="153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11BB" w:rsidRPr="00030A3E" w:rsidRDefault="00DF11BB" w:rsidP="00DF11BB">
      <w:pPr>
        <w:pStyle w:val="Footer"/>
        <w:tabs>
          <w:tab w:val="clear" w:pos="4153"/>
          <w:tab w:val="clear" w:pos="8306"/>
        </w:tabs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szCs w:val="28"/>
          <w:lang w:bidi="fa-IR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270473" w:rsidP="00270473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  <w:r>
        <w:rPr>
          <w:rFonts w:asciiTheme="majorBidi" w:hAnsiTheme="majorBidi" w:cs="B Mitra"/>
          <w:sz w:val="28"/>
          <w:szCs w:val="28"/>
        </w:rPr>
        <w:t>………………………………………………………………………………………………………………………</w:t>
      </w:r>
    </w:p>
    <w:p w:rsidR="00DF11BB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DF11BB" w:rsidRPr="00030A3E" w:rsidRDefault="00DF11BB" w:rsidP="00ED30BC">
      <w:pPr>
        <w:bidi w:val="0"/>
        <w:jc w:val="center"/>
        <w:rPr>
          <w:rFonts w:asciiTheme="majorBidi" w:hAnsiTheme="majorBidi" w:cs="B Mitra"/>
          <w:b/>
          <w:b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>A Thesis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Presented for the Degree of 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 (</w:t>
      </w:r>
      <w:r w:rsidR="00ED30BC">
        <w:rPr>
          <w:rFonts w:asciiTheme="majorBidi" w:hAnsiTheme="majorBidi" w:cs="B Mitra"/>
          <w:b/>
          <w:bCs/>
          <w:i/>
          <w:iCs/>
          <w:sz w:val="28"/>
        </w:rPr>
        <w:t>MD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>)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In </w:t>
      </w:r>
      <w:r w:rsidR="00A363C2">
        <w:rPr>
          <w:rFonts w:asciiTheme="majorBidi" w:hAnsiTheme="majorBidi" w:cs="B Mitra"/>
          <w:b/>
          <w:bCs/>
          <w:i/>
          <w:iCs/>
          <w:sz w:val="28"/>
        </w:rPr>
        <w:t>………………</w:t>
      </w:r>
    </w:p>
    <w:p w:rsidR="00DF11BB" w:rsidRPr="00030A3E" w:rsidRDefault="00DF11BB" w:rsidP="00DF11BB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By: </w:t>
      </w:r>
      <w:r w:rsidR="00270473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</w:p>
    <w:p w:rsidR="00DF11BB" w:rsidRPr="00030A3E" w:rsidRDefault="00DF11BB" w:rsidP="00DF11BB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Default="00DF11BB" w:rsidP="00270473">
      <w:pPr>
        <w:bidi w:val="0"/>
        <w:ind w:firstLine="0"/>
        <w:jc w:val="center"/>
        <w:rPr>
          <w:rFonts w:cs="Times New Roman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Supervisor: Dr. </w:t>
      </w:r>
      <w:r w:rsidR="00270473">
        <w:rPr>
          <w:rFonts w:cs="Times New Roman"/>
          <w:b/>
          <w:bCs/>
          <w:i/>
          <w:iCs/>
          <w:sz w:val="28"/>
        </w:rPr>
        <w:t>……………..</w:t>
      </w:r>
    </w:p>
    <w:p w:rsidR="00DF11BB" w:rsidRPr="00C80E07" w:rsidRDefault="00DF11BB" w:rsidP="00DF11BB">
      <w:pPr>
        <w:bidi w:val="0"/>
        <w:ind w:firstLine="0"/>
        <w:jc w:val="both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C80E07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>Advisor</w:t>
      </w:r>
      <w:r>
        <w:rPr>
          <w:rFonts w:asciiTheme="majorBidi" w:hAnsiTheme="majorBidi" w:cs="B Mitra"/>
          <w:b/>
          <w:bCs/>
          <w:i/>
          <w:iCs/>
          <w:sz w:val="28"/>
        </w:rPr>
        <w:t>s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: Dr. </w:t>
      </w:r>
      <w:r w:rsidR="00270473">
        <w:rPr>
          <w:rFonts w:cs="Times New Roman"/>
          <w:b/>
          <w:bCs/>
          <w:i/>
          <w:iCs/>
          <w:sz w:val="28"/>
        </w:rPr>
        <w:t>………………..</w:t>
      </w:r>
      <w:r w:rsidRPr="00C80E07">
        <w:rPr>
          <w:rFonts w:cs="Times New Roman"/>
          <w:b/>
          <w:bCs/>
          <w:i/>
          <w:iCs/>
          <w:sz w:val="28"/>
        </w:rPr>
        <w:t xml:space="preserve"> 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and Dr. </w:t>
      </w:r>
      <w:r w:rsidR="00270473">
        <w:rPr>
          <w:rFonts w:cs="Times New Roman"/>
          <w:b/>
          <w:bCs/>
          <w:i/>
          <w:iCs/>
          <w:sz w:val="28"/>
        </w:rPr>
        <w:t>………………….</w:t>
      </w: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3C0464" w:rsidRPr="00030A3E" w:rsidRDefault="003C0464" w:rsidP="003C0464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EC1DE9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lang w:bidi="fa-IR"/>
        </w:rPr>
      </w:pPr>
      <w:r w:rsidRPr="00030A3E">
        <w:rPr>
          <w:rFonts w:asciiTheme="majorBidi" w:hAnsiTheme="majorBidi" w:cs="B Mitra"/>
          <w:b/>
          <w:bCs/>
          <w:sz w:val="28"/>
        </w:rPr>
        <w:t>2</w:t>
      </w:r>
      <w:r>
        <w:rPr>
          <w:rFonts w:asciiTheme="majorBidi" w:hAnsiTheme="majorBidi" w:cs="B Mitra"/>
          <w:b/>
          <w:bCs/>
          <w:sz w:val="28"/>
        </w:rPr>
        <w:t>01</w:t>
      </w:r>
      <w:r w:rsidR="00EC1DE9">
        <w:rPr>
          <w:rFonts w:asciiTheme="majorBidi" w:hAnsiTheme="majorBidi" w:cs="B Mitra"/>
          <w:b/>
          <w:bCs/>
          <w:sz w:val="28"/>
        </w:rPr>
        <w:t>5</w:t>
      </w:r>
    </w:p>
    <w:p w:rsidR="00DF11BB" w:rsidRPr="00D94262" w:rsidRDefault="00DF11BB" w:rsidP="00DF11BB">
      <w:pPr>
        <w:bidi w:val="0"/>
        <w:jc w:val="left"/>
        <w:rPr>
          <w:rFonts w:asciiTheme="majorBidi" w:hAnsiTheme="majorBidi" w:cs="B Mitra"/>
          <w:szCs w:val="22"/>
          <w:rtl/>
        </w:rPr>
      </w:pPr>
    </w:p>
    <w:p w:rsidR="00DF11BB" w:rsidRDefault="00DF11BB" w:rsidP="00F06A7D">
      <w:pPr>
        <w:bidi w:val="0"/>
        <w:ind w:firstLine="0"/>
        <w:jc w:val="left"/>
        <w:rPr>
          <w:rFonts w:asciiTheme="majorBidi" w:hAnsiTheme="majorBidi" w:cs="B Mitra"/>
          <w:szCs w:val="22"/>
          <w:rtl/>
        </w:rPr>
      </w:pPr>
    </w:p>
    <w:sectPr w:rsidR="00DF11BB" w:rsidSect="006775D3">
      <w:footerReference w:type="even" r:id="rId16"/>
      <w:footerReference w:type="default" r:id="rId17"/>
      <w:footnotePr>
        <w:numRestart w:val="eachPage"/>
      </w:footnotePr>
      <w:pgSz w:w="11906" w:h="16838" w:code="9"/>
      <w:pgMar w:top="1418" w:right="1985" w:bottom="1701" w:left="1418" w:header="720" w:footer="709" w:gutter="0"/>
      <w:pgNumType w:start="1"/>
      <w:cols w:space="72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2FD1" w:rsidRDefault="00142FD1" w:rsidP="001A5AAD">
      <w:pPr>
        <w:spacing w:line="240" w:lineRule="auto"/>
      </w:pPr>
      <w:r>
        <w:separator/>
      </w:r>
    </w:p>
  </w:endnote>
  <w:endnote w:type="continuationSeparator" w:id="0">
    <w:p w:rsidR="00142FD1" w:rsidRDefault="00142FD1" w:rsidP="001A5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 Mitr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Roy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agut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BNazanin,Bold">
    <w:altName w:val="Simplified Arabic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">
    <w:altName w:val="Angsana Ne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4766FD">
    <w:pPr>
      <w:pStyle w:val="Footer"/>
      <w:rPr>
        <w:rtl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27167973"/>
      <w:docPartObj>
        <w:docPartGallery w:val="Page Numbers (Bottom of Page)"/>
        <w:docPartUnique/>
      </w:docPartObj>
    </w:sdtPr>
    <w:sdtEndPr/>
    <w:sdtContent>
      <w:p w:rsidR="004766FD" w:rsidRDefault="00735F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336AF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:rsidR="004766FD" w:rsidRDefault="004766FD">
    <w:pPr>
      <w:pStyle w:val="Footer"/>
      <w:rPr>
        <w:rtl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18922906"/>
      <w:docPartObj>
        <w:docPartGallery w:val="Page Numbers (Bottom of Page)"/>
        <w:docPartUnique/>
      </w:docPartObj>
    </w:sdtPr>
    <w:sdtEndPr/>
    <w:sdtContent>
      <w:p w:rsidR="004766FD" w:rsidRDefault="00735FA1" w:rsidP="00F22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336AF">
          <w:rPr>
            <w:noProof/>
            <w:rtl/>
          </w:rPr>
          <w:t>19</w:t>
        </w:r>
        <w:r>
          <w:rPr>
            <w:noProof/>
          </w:rPr>
          <w:fldChar w:fldCharType="end"/>
        </w:r>
      </w:p>
    </w:sdtContent>
  </w:sdt>
  <w:p w:rsidR="004766FD" w:rsidRPr="000C6C69" w:rsidRDefault="004766FD" w:rsidP="000C6C69">
    <w:pPr>
      <w:pStyle w:val="Footer"/>
      <w:rPr>
        <w:szCs w:val="22"/>
      </w:rPr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F22720">
    <w:pPr>
      <w:pStyle w:val="Footer"/>
      <w:jc w:val="center"/>
    </w:pPr>
    <w:r>
      <w:fldChar w:fldCharType="begin"/>
    </w:r>
    <w:r w:rsidR="007101C3">
      <w:instrText xml:space="preserve"> PAGE   \* MERGEFORMAT </w:instrText>
    </w:r>
    <w:r>
      <w:fldChar w:fldCharType="separate"/>
    </w:r>
    <w:r w:rsidR="00F06A7D">
      <w:rPr>
        <w:noProof/>
        <w:rtl/>
      </w:rPr>
      <w:t>2</w:t>
    </w:r>
    <w:r>
      <w:fldChar w:fldCharType="end"/>
    </w:r>
  </w:p>
  <w:p w:rsidR="004766FD" w:rsidRPr="000C6C69" w:rsidRDefault="004766FD" w:rsidP="000C6C69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2FD1" w:rsidRDefault="00142FD1" w:rsidP="001A5AAD">
      <w:pPr>
        <w:spacing w:line="240" w:lineRule="auto"/>
      </w:pPr>
      <w:r>
        <w:separator/>
      </w:r>
    </w:p>
  </w:footnote>
  <w:footnote w:type="continuationSeparator" w:id="0">
    <w:p w:rsidR="00142FD1" w:rsidRDefault="00142FD1" w:rsidP="001A5AA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1E074D"/>
    <w:multiLevelType w:val="hybridMultilevel"/>
    <w:tmpl w:val="AABA34A0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5BC0F8C"/>
    <w:multiLevelType w:val="hybridMultilevel"/>
    <w:tmpl w:val="AFCEE5E8"/>
    <w:lvl w:ilvl="0" w:tplc="308E0A3A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">
    <w:nsid w:val="16142DD4"/>
    <w:multiLevelType w:val="hybridMultilevel"/>
    <w:tmpl w:val="B092511A"/>
    <w:lvl w:ilvl="0" w:tplc="94E452EA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AF06C53"/>
    <w:multiLevelType w:val="hybridMultilevel"/>
    <w:tmpl w:val="2F043B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1E26137"/>
    <w:multiLevelType w:val="hybridMultilevel"/>
    <w:tmpl w:val="229AD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104790"/>
    <w:multiLevelType w:val="hybridMultilevel"/>
    <w:tmpl w:val="0650A264"/>
    <w:lvl w:ilvl="0" w:tplc="7B6E8FEE">
      <w:start w:val="1"/>
      <w:numFmt w:val="decimal"/>
      <w:lvlText w:val="%1-"/>
      <w:lvlJc w:val="left"/>
      <w:pPr>
        <w:ind w:left="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 w:tentative="1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6">
    <w:nsid w:val="43891590"/>
    <w:multiLevelType w:val="hybridMultilevel"/>
    <w:tmpl w:val="4558ABAC"/>
    <w:lvl w:ilvl="0" w:tplc="A568204C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22104D7"/>
    <w:multiLevelType w:val="hybridMultilevel"/>
    <w:tmpl w:val="4EE8A2F0"/>
    <w:lvl w:ilvl="0" w:tplc="2DF0B834">
      <w:numFmt w:val="bullet"/>
      <w:lvlText w:val=""/>
      <w:lvlJc w:val="left"/>
      <w:pPr>
        <w:ind w:left="785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>
    <w:nsid w:val="59C36551"/>
    <w:multiLevelType w:val="hybridMultilevel"/>
    <w:tmpl w:val="CAA0F2A4"/>
    <w:lvl w:ilvl="0" w:tplc="60BC670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DB64642"/>
    <w:multiLevelType w:val="hybridMultilevel"/>
    <w:tmpl w:val="0BA290EE"/>
    <w:lvl w:ilvl="0" w:tplc="04090011"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E774E78"/>
    <w:multiLevelType w:val="hybridMultilevel"/>
    <w:tmpl w:val="00087BAA"/>
    <w:lvl w:ilvl="0" w:tplc="ED824A34">
      <w:numFmt w:val="bullet"/>
      <w:lvlText w:val=""/>
      <w:lvlJc w:val="left"/>
      <w:pPr>
        <w:ind w:left="720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187417A"/>
    <w:multiLevelType w:val="hybridMultilevel"/>
    <w:tmpl w:val="2012D03E"/>
    <w:lvl w:ilvl="0" w:tplc="57DC0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1F1E52"/>
    <w:multiLevelType w:val="hybridMultilevel"/>
    <w:tmpl w:val="3334E1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E144DFD"/>
    <w:multiLevelType w:val="hybridMultilevel"/>
    <w:tmpl w:val="A8DA558C"/>
    <w:lvl w:ilvl="0" w:tplc="CE4846E8">
      <w:start w:val="1"/>
      <w:numFmt w:val="decimal"/>
      <w:lvlText w:val="%1-"/>
      <w:lvlJc w:val="left"/>
      <w:pPr>
        <w:ind w:left="720" w:hanging="360"/>
      </w:pPr>
      <w:rPr>
        <w:rFonts w:asciiTheme="majorBidi" w:hAnsiTheme="majorBidi" w:cs="B Mitr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CFC28FD"/>
    <w:multiLevelType w:val="hybridMultilevel"/>
    <w:tmpl w:val="EABA78D8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5"/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3"/>
  </w:num>
  <w:num w:numId="7">
    <w:abstractNumId w:val="6"/>
  </w:num>
  <w:num w:numId="8">
    <w:abstractNumId w:val="12"/>
  </w:num>
  <w:num w:numId="9">
    <w:abstractNumId w:val="9"/>
  </w:num>
  <w:num w:numId="10">
    <w:abstractNumId w:val="0"/>
  </w:num>
  <w:num w:numId="11">
    <w:abstractNumId w:val="8"/>
  </w:num>
  <w:num w:numId="12">
    <w:abstractNumId w:val="11"/>
  </w:num>
  <w:num w:numId="13">
    <w:abstractNumId w:val="13"/>
  </w:num>
  <w:num w:numId="14">
    <w:abstractNumId w:val="7"/>
  </w:num>
  <w:num w:numId="15">
    <w:abstractNumId w:val="1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a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پایان نامه.enl&lt;/item&gt;&lt;/Libraries&gt;&lt;/ENLibraries&gt;"/>
  </w:docVars>
  <w:rsids>
    <w:rsidRoot w:val="00293DDE"/>
    <w:rsid w:val="00000B34"/>
    <w:rsid w:val="00000D09"/>
    <w:rsid w:val="00000F60"/>
    <w:rsid w:val="00000F9B"/>
    <w:rsid w:val="00000FCB"/>
    <w:rsid w:val="00001272"/>
    <w:rsid w:val="000020D7"/>
    <w:rsid w:val="000021F3"/>
    <w:rsid w:val="00002F32"/>
    <w:rsid w:val="00003000"/>
    <w:rsid w:val="00003136"/>
    <w:rsid w:val="000039E6"/>
    <w:rsid w:val="00004790"/>
    <w:rsid w:val="000047D0"/>
    <w:rsid w:val="00004815"/>
    <w:rsid w:val="000048CE"/>
    <w:rsid w:val="00004904"/>
    <w:rsid w:val="0000493B"/>
    <w:rsid w:val="00005B5F"/>
    <w:rsid w:val="00005DFB"/>
    <w:rsid w:val="00006ED8"/>
    <w:rsid w:val="000075B3"/>
    <w:rsid w:val="000077DB"/>
    <w:rsid w:val="00007AE9"/>
    <w:rsid w:val="0001071A"/>
    <w:rsid w:val="0001073B"/>
    <w:rsid w:val="0001079A"/>
    <w:rsid w:val="0001079C"/>
    <w:rsid w:val="000107CA"/>
    <w:rsid w:val="00010AB7"/>
    <w:rsid w:val="00010DC3"/>
    <w:rsid w:val="0001206A"/>
    <w:rsid w:val="00012664"/>
    <w:rsid w:val="00012B51"/>
    <w:rsid w:val="00013265"/>
    <w:rsid w:val="0001367C"/>
    <w:rsid w:val="00013887"/>
    <w:rsid w:val="00013B9D"/>
    <w:rsid w:val="00013EE5"/>
    <w:rsid w:val="00013F03"/>
    <w:rsid w:val="000152EC"/>
    <w:rsid w:val="00015D9D"/>
    <w:rsid w:val="000163E0"/>
    <w:rsid w:val="0001688A"/>
    <w:rsid w:val="0001774D"/>
    <w:rsid w:val="00017D98"/>
    <w:rsid w:val="000202C7"/>
    <w:rsid w:val="000205E7"/>
    <w:rsid w:val="000205EA"/>
    <w:rsid w:val="000210FB"/>
    <w:rsid w:val="0002147E"/>
    <w:rsid w:val="0002163F"/>
    <w:rsid w:val="0002164D"/>
    <w:rsid w:val="00021A2E"/>
    <w:rsid w:val="00021E21"/>
    <w:rsid w:val="000220DE"/>
    <w:rsid w:val="000222C3"/>
    <w:rsid w:val="00022A8D"/>
    <w:rsid w:val="00022D29"/>
    <w:rsid w:val="000235F2"/>
    <w:rsid w:val="00023BD9"/>
    <w:rsid w:val="00023BE7"/>
    <w:rsid w:val="00023C3E"/>
    <w:rsid w:val="000240E1"/>
    <w:rsid w:val="00024629"/>
    <w:rsid w:val="00024796"/>
    <w:rsid w:val="00024D75"/>
    <w:rsid w:val="00025060"/>
    <w:rsid w:val="00025A40"/>
    <w:rsid w:val="00025D7A"/>
    <w:rsid w:val="00026176"/>
    <w:rsid w:val="00026211"/>
    <w:rsid w:val="000268DF"/>
    <w:rsid w:val="00026CF9"/>
    <w:rsid w:val="00026D35"/>
    <w:rsid w:val="00026DED"/>
    <w:rsid w:val="00027223"/>
    <w:rsid w:val="00027C15"/>
    <w:rsid w:val="00030684"/>
    <w:rsid w:val="000306D0"/>
    <w:rsid w:val="0003083B"/>
    <w:rsid w:val="00030A3E"/>
    <w:rsid w:val="00030B98"/>
    <w:rsid w:val="00030FF5"/>
    <w:rsid w:val="000311D0"/>
    <w:rsid w:val="00031C50"/>
    <w:rsid w:val="00031C97"/>
    <w:rsid w:val="0003218B"/>
    <w:rsid w:val="000334A8"/>
    <w:rsid w:val="00033F0A"/>
    <w:rsid w:val="0003513A"/>
    <w:rsid w:val="000353DF"/>
    <w:rsid w:val="000353FC"/>
    <w:rsid w:val="00035E95"/>
    <w:rsid w:val="0003663C"/>
    <w:rsid w:val="00036CC7"/>
    <w:rsid w:val="0004064B"/>
    <w:rsid w:val="00040D04"/>
    <w:rsid w:val="00041056"/>
    <w:rsid w:val="000410BB"/>
    <w:rsid w:val="00041176"/>
    <w:rsid w:val="000417CC"/>
    <w:rsid w:val="00041B6B"/>
    <w:rsid w:val="00041C1A"/>
    <w:rsid w:val="00041D78"/>
    <w:rsid w:val="00041DE2"/>
    <w:rsid w:val="0004229C"/>
    <w:rsid w:val="00042477"/>
    <w:rsid w:val="00042992"/>
    <w:rsid w:val="00042F11"/>
    <w:rsid w:val="00043BB8"/>
    <w:rsid w:val="00043E0E"/>
    <w:rsid w:val="00043F0F"/>
    <w:rsid w:val="000443E5"/>
    <w:rsid w:val="00044538"/>
    <w:rsid w:val="00044578"/>
    <w:rsid w:val="00044B4A"/>
    <w:rsid w:val="00044FCD"/>
    <w:rsid w:val="000459C9"/>
    <w:rsid w:val="00045D90"/>
    <w:rsid w:val="00046421"/>
    <w:rsid w:val="00046695"/>
    <w:rsid w:val="00046EDC"/>
    <w:rsid w:val="0004731A"/>
    <w:rsid w:val="000478BC"/>
    <w:rsid w:val="00050A93"/>
    <w:rsid w:val="00050E51"/>
    <w:rsid w:val="00051568"/>
    <w:rsid w:val="00051A11"/>
    <w:rsid w:val="00051AB6"/>
    <w:rsid w:val="00052024"/>
    <w:rsid w:val="00052423"/>
    <w:rsid w:val="00052A1C"/>
    <w:rsid w:val="00052A66"/>
    <w:rsid w:val="00052AAE"/>
    <w:rsid w:val="00052CAE"/>
    <w:rsid w:val="00052FEE"/>
    <w:rsid w:val="00053113"/>
    <w:rsid w:val="00053194"/>
    <w:rsid w:val="00053721"/>
    <w:rsid w:val="00053835"/>
    <w:rsid w:val="000539DD"/>
    <w:rsid w:val="000545DB"/>
    <w:rsid w:val="00054A0A"/>
    <w:rsid w:val="00054E7C"/>
    <w:rsid w:val="00054FAF"/>
    <w:rsid w:val="000569C5"/>
    <w:rsid w:val="00056D90"/>
    <w:rsid w:val="00057005"/>
    <w:rsid w:val="000573E4"/>
    <w:rsid w:val="00057523"/>
    <w:rsid w:val="00057E12"/>
    <w:rsid w:val="0006005D"/>
    <w:rsid w:val="000604AD"/>
    <w:rsid w:val="00060DDF"/>
    <w:rsid w:val="00060E50"/>
    <w:rsid w:val="00061763"/>
    <w:rsid w:val="00061A1F"/>
    <w:rsid w:val="00061F09"/>
    <w:rsid w:val="000624EA"/>
    <w:rsid w:val="00062749"/>
    <w:rsid w:val="00062760"/>
    <w:rsid w:val="00062F13"/>
    <w:rsid w:val="00062F92"/>
    <w:rsid w:val="0006309F"/>
    <w:rsid w:val="00063503"/>
    <w:rsid w:val="00063825"/>
    <w:rsid w:val="0006384D"/>
    <w:rsid w:val="00063B0B"/>
    <w:rsid w:val="00063E8C"/>
    <w:rsid w:val="00064076"/>
    <w:rsid w:val="00064B27"/>
    <w:rsid w:val="00065535"/>
    <w:rsid w:val="000667F2"/>
    <w:rsid w:val="0006704D"/>
    <w:rsid w:val="00067571"/>
    <w:rsid w:val="00067A08"/>
    <w:rsid w:val="00067D08"/>
    <w:rsid w:val="00070670"/>
    <w:rsid w:val="00070D35"/>
    <w:rsid w:val="000710DC"/>
    <w:rsid w:val="0007115F"/>
    <w:rsid w:val="00071994"/>
    <w:rsid w:val="00071CCC"/>
    <w:rsid w:val="00072487"/>
    <w:rsid w:val="00072B97"/>
    <w:rsid w:val="000731F4"/>
    <w:rsid w:val="0007377B"/>
    <w:rsid w:val="000737DB"/>
    <w:rsid w:val="00073880"/>
    <w:rsid w:val="00073A12"/>
    <w:rsid w:val="00073F31"/>
    <w:rsid w:val="00073F51"/>
    <w:rsid w:val="0007431E"/>
    <w:rsid w:val="000744ED"/>
    <w:rsid w:val="00074505"/>
    <w:rsid w:val="00074756"/>
    <w:rsid w:val="00074F2F"/>
    <w:rsid w:val="00075967"/>
    <w:rsid w:val="000763DA"/>
    <w:rsid w:val="000765AE"/>
    <w:rsid w:val="000778DD"/>
    <w:rsid w:val="00077CDF"/>
    <w:rsid w:val="00077E56"/>
    <w:rsid w:val="00077F9F"/>
    <w:rsid w:val="000808CB"/>
    <w:rsid w:val="00080CDB"/>
    <w:rsid w:val="00080E9B"/>
    <w:rsid w:val="000812E1"/>
    <w:rsid w:val="0008133E"/>
    <w:rsid w:val="0008138B"/>
    <w:rsid w:val="0008181C"/>
    <w:rsid w:val="0008225A"/>
    <w:rsid w:val="000822BB"/>
    <w:rsid w:val="000825F9"/>
    <w:rsid w:val="00083B87"/>
    <w:rsid w:val="00083FC1"/>
    <w:rsid w:val="00084B0D"/>
    <w:rsid w:val="000852CE"/>
    <w:rsid w:val="000856B8"/>
    <w:rsid w:val="00085B54"/>
    <w:rsid w:val="00085E77"/>
    <w:rsid w:val="00086721"/>
    <w:rsid w:val="00086DEF"/>
    <w:rsid w:val="00087360"/>
    <w:rsid w:val="00087B38"/>
    <w:rsid w:val="00087D2C"/>
    <w:rsid w:val="00090386"/>
    <w:rsid w:val="000905D8"/>
    <w:rsid w:val="00090A64"/>
    <w:rsid w:val="00091338"/>
    <w:rsid w:val="00091F18"/>
    <w:rsid w:val="000926A2"/>
    <w:rsid w:val="00092DB7"/>
    <w:rsid w:val="00093603"/>
    <w:rsid w:val="00093B3D"/>
    <w:rsid w:val="00093C24"/>
    <w:rsid w:val="00094049"/>
    <w:rsid w:val="00094874"/>
    <w:rsid w:val="00094BB6"/>
    <w:rsid w:val="0009564B"/>
    <w:rsid w:val="00096551"/>
    <w:rsid w:val="000966CB"/>
    <w:rsid w:val="00096A86"/>
    <w:rsid w:val="000973ED"/>
    <w:rsid w:val="00097BFD"/>
    <w:rsid w:val="00097DF8"/>
    <w:rsid w:val="000A04E1"/>
    <w:rsid w:val="000A0567"/>
    <w:rsid w:val="000A092B"/>
    <w:rsid w:val="000A094C"/>
    <w:rsid w:val="000A0AA2"/>
    <w:rsid w:val="000A0EE6"/>
    <w:rsid w:val="000A1144"/>
    <w:rsid w:val="000A12FC"/>
    <w:rsid w:val="000A16FE"/>
    <w:rsid w:val="000A1969"/>
    <w:rsid w:val="000A1A9B"/>
    <w:rsid w:val="000A207C"/>
    <w:rsid w:val="000A2CA3"/>
    <w:rsid w:val="000A3232"/>
    <w:rsid w:val="000A3535"/>
    <w:rsid w:val="000A3F35"/>
    <w:rsid w:val="000A5189"/>
    <w:rsid w:val="000A533B"/>
    <w:rsid w:val="000A6AFA"/>
    <w:rsid w:val="000A6E94"/>
    <w:rsid w:val="000A74E1"/>
    <w:rsid w:val="000A79DB"/>
    <w:rsid w:val="000B09B0"/>
    <w:rsid w:val="000B13AE"/>
    <w:rsid w:val="000B1C65"/>
    <w:rsid w:val="000B1E1A"/>
    <w:rsid w:val="000B2782"/>
    <w:rsid w:val="000B310B"/>
    <w:rsid w:val="000B33D9"/>
    <w:rsid w:val="000B3456"/>
    <w:rsid w:val="000B35A4"/>
    <w:rsid w:val="000B35AD"/>
    <w:rsid w:val="000B3B75"/>
    <w:rsid w:val="000B4B0A"/>
    <w:rsid w:val="000B4F61"/>
    <w:rsid w:val="000B513F"/>
    <w:rsid w:val="000B549C"/>
    <w:rsid w:val="000B5569"/>
    <w:rsid w:val="000B5A7C"/>
    <w:rsid w:val="000B6440"/>
    <w:rsid w:val="000B6EDE"/>
    <w:rsid w:val="000B70F3"/>
    <w:rsid w:val="000B7403"/>
    <w:rsid w:val="000B7586"/>
    <w:rsid w:val="000B7771"/>
    <w:rsid w:val="000B780C"/>
    <w:rsid w:val="000C0BA0"/>
    <w:rsid w:val="000C12E7"/>
    <w:rsid w:val="000C187C"/>
    <w:rsid w:val="000C1A5B"/>
    <w:rsid w:val="000C1C91"/>
    <w:rsid w:val="000C20A2"/>
    <w:rsid w:val="000C249D"/>
    <w:rsid w:val="000C25B1"/>
    <w:rsid w:val="000C3CE2"/>
    <w:rsid w:val="000C3F4E"/>
    <w:rsid w:val="000C42B0"/>
    <w:rsid w:val="000C44E6"/>
    <w:rsid w:val="000C44FA"/>
    <w:rsid w:val="000C4D15"/>
    <w:rsid w:val="000C502A"/>
    <w:rsid w:val="000C59AF"/>
    <w:rsid w:val="000C5CE6"/>
    <w:rsid w:val="000C5FE9"/>
    <w:rsid w:val="000C6273"/>
    <w:rsid w:val="000C6296"/>
    <w:rsid w:val="000C65ED"/>
    <w:rsid w:val="000C6C69"/>
    <w:rsid w:val="000C6EBD"/>
    <w:rsid w:val="000C7EB1"/>
    <w:rsid w:val="000C7F7A"/>
    <w:rsid w:val="000D0091"/>
    <w:rsid w:val="000D0104"/>
    <w:rsid w:val="000D0394"/>
    <w:rsid w:val="000D0461"/>
    <w:rsid w:val="000D04E5"/>
    <w:rsid w:val="000D0854"/>
    <w:rsid w:val="000D0A80"/>
    <w:rsid w:val="000D17EC"/>
    <w:rsid w:val="000D181B"/>
    <w:rsid w:val="000D1F99"/>
    <w:rsid w:val="000D242A"/>
    <w:rsid w:val="000D2495"/>
    <w:rsid w:val="000D2EE5"/>
    <w:rsid w:val="000D2F57"/>
    <w:rsid w:val="000D339E"/>
    <w:rsid w:val="000D37F5"/>
    <w:rsid w:val="000D38AE"/>
    <w:rsid w:val="000D39B8"/>
    <w:rsid w:val="000D3C4F"/>
    <w:rsid w:val="000D3CC5"/>
    <w:rsid w:val="000D4370"/>
    <w:rsid w:val="000D459E"/>
    <w:rsid w:val="000D4647"/>
    <w:rsid w:val="000D4675"/>
    <w:rsid w:val="000D49C3"/>
    <w:rsid w:val="000D4BCB"/>
    <w:rsid w:val="000D4DD0"/>
    <w:rsid w:val="000D4EAA"/>
    <w:rsid w:val="000D50B7"/>
    <w:rsid w:val="000D513B"/>
    <w:rsid w:val="000D5212"/>
    <w:rsid w:val="000D5420"/>
    <w:rsid w:val="000D605C"/>
    <w:rsid w:val="000D6061"/>
    <w:rsid w:val="000D6768"/>
    <w:rsid w:val="000D6769"/>
    <w:rsid w:val="000D6EA8"/>
    <w:rsid w:val="000D7807"/>
    <w:rsid w:val="000E0312"/>
    <w:rsid w:val="000E03F5"/>
    <w:rsid w:val="000E0613"/>
    <w:rsid w:val="000E0A12"/>
    <w:rsid w:val="000E0CDF"/>
    <w:rsid w:val="000E14B3"/>
    <w:rsid w:val="000E1B52"/>
    <w:rsid w:val="000E1CBB"/>
    <w:rsid w:val="000E2E99"/>
    <w:rsid w:val="000E3064"/>
    <w:rsid w:val="000E38E2"/>
    <w:rsid w:val="000E3B8C"/>
    <w:rsid w:val="000E42B1"/>
    <w:rsid w:val="000E45FC"/>
    <w:rsid w:val="000E5524"/>
    <w:rsid w:val="000E5791"/>
    <w:rsid w:val="000E57C8"/>
    <w:rsid w:val="000E57F2"/>
    <w:rsid w:val="000E5930"/>
    <w:rsid w:val="000E63F1"/>
    <w:rsid w:val="000E6589"/>
    <w:rsid w:val="000E7217"/>
    <w:rsid w:val="000E7A8F"/>
    <w:rsid w:val="000F0100"/>
    <w:rsid w:val="000F0322"/>
    <w:rsid w:val="000F0541"/>
    <w:rsid w:val="000F0771"/>
    <w:rsid w:val="000F0B09"/>
    <w:rsid w:val="000F0D0F"/>
    <w:rsid w:val="000F0DBF"/>
    <w:rsid w:val="000F0FFF"/>
    <w:rsid w:val="000F1392"/>
    <w:rsid w:val="000F25C0"/>
    <w:rsid w:val="000F265D"/>
    <w:rsid w:val="000F2F74"/>
    <w:rsid w:val="000F305B"/>
    <w:rsid w:val="000F3412"/>
    <w:rsid w:val="000F3602"/>
    <w:rsid w:val="000F4855"/>
    <w:rsid w:val="000F4BD7"/>
    <w:rsid w:val="000F4CA1"/>
    <w:rsid w:val="000F5134"/>
    <w:rsid w:val="000F51ED"/>
    <w:rsid w:val="000F5347"/>
    <w:rsid w:val="000F5690"/>
    <w:rsid w:val="000F5C63"/>
    <w:rsid w:val="000F6152"/>
    <w:rsid w:val="000F63A7"/>
    <w:rsid w:val="000F7064"/>
    <w:rsid w:val="000F78CC"/>
    <w:rsid w:val="000F7E86"/>
    <w:rsid w:val="0010002D"/>
    <w:rsid w:val="001006EC"/>
    <w:rsid w:val="00100B8E"/>
    <w:rsid w:val="00100FEA"/>
    <w:rsid w:val="00101176"/>
    <w:rsid w:val="0010168F"/>
    <w:rsid w:val="00101794"/>
    <w:rsid w:val="0010193D"/>
    <w:rsid w:val="0010197E"/>
    <w:rsid w:val="00101D12"/>
    <w:rsid w:val="0010200F"/>
    <w:rsid w:val="0010282B"/>
    <w:rsid w:val="00102AE3"/>
    <w:rsid w:val="00102DDB"/>
    <w:rsid w:val="00102E58"/>
    <w:rsid w:val="001038F4"/>
    <w:rsid w:val="00103ABE"/>
    <w:rsid w:val="001043CE"/>
    <w:rsid w:val="0010471F"/>
    <w:rsid w:val="00104D1D"/>
    <w:rsid w:val="00104D7F"/>
    <w:rsid w:val="00104DC9"/>
    <w:rsid w:val="00104E6F"/>
    <w:rsid w:val="001051C0"/>
    <w:rsid w:val="00105378"/>
    <w:rsid w:val="001057A2"/>
    <w:rsid w:val="00105A4D"/>
    <w:rsid w:val="00105AF1"/>
    <w:rsid w:val="00105F8C"/>
    <w:rsid w:val="001063F5"/>
    <w:rsid w:val="00106609"/>
    <w:rsid w:val="001069D0"/>
    <w:rsid w:val="00106D8F"/>
    <w:rsid w:val="001075F2"/>
    <w:rsid w:val="0011011A"/>
    <w:rsid w:val="00110190"/>
    <w:rsid w:val="00110382"/>
    <w:rsid w:val="00110710"/>
    <w:rsid w:val="00110844"/>
    <w:rsid w:val="00110DCB"/>
    <w:rsid w:val="001124CB"/>
    <w:rsid w:val="00112A88"/>
    <w:rsid w:val="00112C85"/>
    <w:rsid w:val="001131D6"/>
    <w:rsid w:val="00113B7C"/>
    <w:rsid w:val="00113DB0"/>
    <w:rsid w:val="00114AF2"/>
    <w:rsid w:val="00114BD4"/>
    <w:rsid w:val="00115266"/>
    <w:rsid w:val="00115A14"/>
    <w:rsid w:val="001162EB"/>
    <w:rsid w:val="001167D9"/>
    <w:rsid w:val="00116E33"/>
    <w:rsid w:val="00117976"/>
    <w:rsid w:val="001205B7"/>
    <w:rsid w:val="001208E2"/>
    <w:rsid w:val="00120B25"/>
    <w:rsid w:val="0012102D"/>
    <w:rsid w:val="0012150E"/>
    <w:rsid w:val="0012171B"/>
    <w:rsid w:val="00121DB1"/>
    <w:rsid w:val="001224CC"/>
    <w:rsid w:val="001233EA"/>
    <w:rsid w:val="00123532"/>
    <w:rsid w:val="00123F74"/>
    <w:rsid w:val="00124224"/>
    <w:rsid w:val="00124979"/>
    <w:rsid w:val="00124D6D"/>
    <w:rsid w:val="001251E6"/>
    <w:rsid w:val="0012547A"/>
    <w:rsid w:val="00125674"/>
    <w:rsid w:val="00125B6A"/>
    <w:rsid w:val="001260A6"/>
    <w:rsid w:val="001261A2"/>
    <w:rsid w:val="00126609"/>
    <w:rsid w:val="001268B6"/>
    <w:rsid w:val="001269DA"/>
    <w:rsid w:val="00126D9C"/>
    <w:rsid w:val="00127011"/>
    <w:rsid w:val="00127558"/>
    <w:rsid w:val="0012763F"/>
    <w:rsid w:val="00127DB1"/>
    <w:rsid w:val="001301C5"/>
    <w:rsid w:val="001309BB"/>
    <w:rsid w:val="00130BD8"/>
    <w:rsid w:val="00130DE6"/>
    <w:rsid w:val="00131A98"/>
    <w:rsid w:val="00131D04"/>
    <w:rsid w:val="001322CF"/>
    <w:rsid w:val="0013248B"/>
    <w:rsid w:val="001325EF"/>
    <w:rsid w:val="00132801"/>
    <w:rsid w:val="00132971"/>
    <w:rsid w:val="001329DE"/>
    <w:rsid w:val="00132F13"/>
    <w:rsid w:val="00132FFB"/>
    <w:rsid w:val="00133435"/>
    <w:rsid w:val="0013354A"/>
    <w:rsid w:val="001336D5"/>
    <w:rsid w:val="00133AB8"/>
    <w:rsid w:val="00133BE0"/>
    <w:rsid w:val="00133FB7"/>
    <w:rsid w:val="001340F0"/>
    <w:rsid w:val="001340FF"/>
    <w:rsid w:val="00134311"/>
    <w:rsid w:val="0013441C"/>
    <w:rsid w:val="00134984"/>
    <w:rsid w:val="00134C84"/>
    <w:rsid w:val="00134CC0"/>
    <w:rsid w:val="001350D1"/>
    <w:rsid w:val="00135276"/>
    <w:rsid w:val="00135B0F"/>
    <w:rsid w:val="00135EC2"/>
    <w:rsid w:val="00136099"/>
    <w:rsid w:val="001363BE"/>
    <w:rsid w:val="0013666B"/>
    <w:rsid w:val="00136757"/>
    <w:rsid w:val="00136C24"/>
    <w:rsid w:val="00136D2A"/>
    <w:rsid w:val="0013751B"/>
    <w:rsid w:val="0013754B"/>
    <w:rsid w:val="00140029"/>
    <w:rsid w:val="0014057D"/>
    <w:rsid w:val="00140A76"/>
    <w:rsid w:val="00140B77"/>
    <w:rsid w:val="00142BB0"/>
    <w:rsid w:val="00142FD1"/>
    <w:rsid w:val="00143119"/>
    <w:rsid w:val="00143981"/>
    <w:rsid w:val="0014412A"/>
    <w:rsid w:val="001441FA"/>
    <w:rsid w:val="001453F8"/>
    <w:rsid w:val="00145EB8"/>
    <w:rsid w:val="0014659A"/>
    <w:rsid w:val="00146BF6"/>
    <w:rsid w:val="00146DA2"/>
    <w:rsid w:val="00146F63"/>
    <w:rsid w:val="00147709"/>
    <w:rsid w:val="00150225"/>
    <w:rsid w:val="00150B05"/>
    <w:rsid w:val="00151153"/>
    <w:rsid w:val="001511DD"/>
    <w:rsid w:val="001514C6"/>
    <w:rsid w:val="00151DC2"/>
    <w:rsid w:val="00152487"/>
    <w:rsid w:val="00152A1F"/>
    <w:rsid w:val="0015338B"/>
    <w:rsid w:val="00153C34"/>
    <w:rsid w:val="00153DD0"/>
    <w:rsid w:val="00153E12"/>
    <w:rsid w:val="0015405A"/>
    <w:rsid w:val="0015575A"/>
    <w:rsid w:val="00155AFB"/>
    <w:rsid w:val="00155B4D"/>
    <w:rsid w:val="00155BE0"/>
    <w:rsid w:val="00155FD3"/>
    <w:rsid w:val="0015611E"/>
    <w:rsid w:val="00156342"/>
    <w:rsid w:val="00156550"/>
    <w:rsid w:val="00156800"/>
    <w:rsid w:val="00156BFF"/>
    <w:rsid w:val="00157276"/>
    <w:rsid w:val="00160519"/>
    <w:rsid w:val="00160708"/>
    <w:rsid w:val="0016070E"/>
    <w:rsid w:val="00160F6B"/>
    <w:rsid w:val="00161B30"/>
    <w:rsid w:val="00161F33"/>
    <w:rsid w:val="0016264C"/>
    <w:rsid w:val="00162D04"/>
    <w:rsid w:val="00163AA2"/>
    <w:rsid w:val="00163E1C"/>
    <w:rsid w:val="00163F25"/>
    <w:rsid w:val="0016431C"/>
    <w:rsid w:val="00164CAA"/>
    <w:rsid w:val="00164E3D"/>
    <w:rsid w:val="00164F82"/>
    <w:rsid w:val="0016512D"/>
    <w:rsid w:val="001651A5"/>
    <w:rsid w:val="001655DD"/>
    <w:rsid w:val="001659CF"/>
    <w:rsid w:val="00165CB8"/>
    <w:rsid w:val="00166142"/>
    <w:rsid w:val="001664F3"/>
    <w:rsid w:val="00166968"/>
    <w:rsid w:val="00166A7E"/>
    <w:rsid w:val="00166DC2"/>
    <w:rsid w:val="001701FF"/>
    <w:rsid w:val="00170285"/>
    <w:rsid w:val="0017065A"/>
    <w:rsid w:val="0017086F"/>
    <w:rsid w:val="00170BF5"/>
    <w:rsid w:val="00170EBF"/>
    <w:rsid w:val="00171461"/>
    <w:rsid w:val="00171597"/>
    <w:rsid w:val="00171A16"/>
    <w:rsid w:val="00171DD7"/>
    <w:rsid w:val="001721AA"/>
    <w:rsid w:val="0017237B"/>
    <w:rsid w:val="0017262E"/>
    <w:rsid w:val="00172884"/>
    <w:rsid w:val="00173175"/>
    <w:rsid w:val="00173214"/>
    <w:rsid w:val="00173394"/>
    <w:rsid w:val="0017383E"/>
    <w:rsid w:val="00173BFF"/>
    <w:rsid w:val="00174113"/>
    <w:rsid w:val="00174D91"/>
    <w:rsid w:val="0017550F"/>
    <w:rsid w:val="00175855"/>
    <w:rsid w:val="001760BC"/>
    <w:rsid w:val="0017627C"/>
    <w:rsid w:val="001767A7"/>
    <w:rsid w:val="00176D44"/>
    <w:rsid w:val="00177166"/>
    <w:rsid w:val="001773F6"/>
    <w:rsid w:val="00177B6C"/>
    <w:rsid w:val="00177F0D"/>
    <w:rsid w:val="00180073"/>
    <w:rsid w:val="001805CC"/>
    <w:rsid w:val="00180860"/>
    <w:rsid w:val="00180B56"/>
    <w:rsid w:val="00180E45"/>
    <w:rsid w:val="001811ED"/>
    <w:rsid w:val="0018135E"/>
    <w:rsid w:val="00182250"/>
    <w:rsid w:val="00182E7F"/>
    <w:rsid w:val="00183441"/>
    <w:rsid w:val="0018349B"/>
    <w:rsid w:val="00183DD6"/>
    <w:rsid w:val="001849EE"/>
    <w:rsid w:val="00184F89"/>
    <w:rsid w:val="00185ADE"/>
    <w:rsid w:val="00185AF9"/>
    <w:rsid w:val="00185DA0"/>
    <w:rsid w:val="00186E8C"/>
    <w:rsid w:val="00186F8F"/>
    <w:rsid w:val="00187096"/>
    <w:rsid w:val="001874E2"/>
    <w:rsid w:val="0018750C"/>
    <w:rsid w:val="00187BB9"/>
    <w:rsid w:val="00190BBE"/>
    <w:rsid w:val="0019132B"/>
    <w:rsid w:val="00191AD1"/>
    <w:rsid w:val="00191E9C"/>
    <w:rsid w:val="00192564"/>
    <w:rsid w:val="001927BA"/>
    <w:rsid w:val="00192F2A"/>
    <w:rsid w:val="00193075"/>
    <w:rsid w:val="0019359B"/>
    <w:rsid w:val="0019360E"/>
    <w:rsid w:val="001937B0"/>
    <w:rsid w:val="00194573"/>
    <w:rsid w:val="001948DD"/>
    <w:rsid w:val="00194D38"/>
    <w:rsid w:val="00194FA0"/>
    <w:rsid w:val="00194FB6"/>
    <w:rsid w:val="0019520B"/>
    <w:rsid w:val="001954D8"/>
    <w:rsid w:val="00195657"/>
    <w:rsid w:val="00195D86"/>
    <w:rsid w:val="0019798C"/>
    <w:rsid w:val="001A0A1D"/>
    <w:rsid w:val="001A0BB9"/>
    <w:rsid w:val="001A0E2F"/>
    <w:rsid w:val="001A12BF"/>
    <w:rsid w:val="001A1381"/>
    <w:rsid w:val="001A184F"/>
    <w:rsid w:val="001A18DC"/>
    <w:rsid w:val="001A2CE8"/>
    <w:rsid w:val="001A3516"/>
    <w:rsid w:val="001A4016"/>
    <w:rsid w:val="001A4258"/>
    <w:rsid w:val="001A47CB"/>
    <w:rsid w:val="001A59C2"/>
    <w:rsid w:val="001A5AAD"/>
    <w:rsid w:val="001A604C"/>
    <w:rsid w:val="001A6198"/>
    <w:rsid w:val="001A6201"/>
    <w:rsid w:val="001A65EE"/>
    <w:rsid w:val="001A664E"/>
    <w:rsid w:val="001A68BA"/>
    <w:rsid w:val="001A6C91"/>
    <w:rsid w:val="001A710C"/>
    <w:rsid w:val="001A737E"/>
    <w:rsid w:val="001A7784"/>
    <w:rsid w:val="001A7CDC"/>
    <w:rsid w:val="001B007B"/>
    <w:rsid w:val="001B0667"/>
    <w:rsid w:val="001B14AF"/>
    <w:rsid w:val="001B14E0"/>
    <w:rsid w:val="001B192E"/>
    <w:rsid w:val="001B1DA3"/>
    <w:rsid w:val="001B1EBA"/>
    <w:rsid w:val="001B21EC"/>
    <w:rsid w:val="001B29D3"/>
    <w:rsid w:val="001B3397"/>
    <w:rsid w:val="001B365A"/>
    <w:rsid w:val="001B3803"/>
    <w:rsid w:val="001B3B7F"/>
    <w:rsid w:val="001B45AB"/>
    <w:rsid w:val="001B4C27"/>
    <w:rsid w:val="001B4D97"/>
    <w:rsid w:val="001B4E70"/>
    <w:rsid w:val="001B5058"/>
    <w:rsid w:val="001B517C"/>
    <w:rsid w:val="001B51BF"/>
    <w:rsid w:val="001B5A92"/>
    <w:rsid w:val="001B6091"/>
    <w:rsid w:val="001B6122"/>
    <w:rsid w:val="001B695A"/>
    <w:rsid w:val="001B69E5"/>
    <w:rsid w:val="001B6B7A"/>
    <w:rsid w:val="001B6C53"/>
    <w:rsid w:val="001B7A1A"/>
    <w:rsid w:val="001B7B91"/>
    <w:rsid w:val="001C04FB"/>
    <w:rsid w:val="001C194B"/>
    <w:rsid w:val="001C1A3A"/>
    <w:rsid w:val="001C20BC"/>
    <w:rsid w:val="001C29F2"/>
    <w:rsid w:val="001C309D"/>
    <w:rsid w:val="001C3358"/>
    <w:rsid w:val="001C3602"/>
    <w:rsid w:val="001C3756"/>
    <w:rsid w:val="001C3D23"/>
    <w:rsid w:val="001C43A8"/>
    <w:rsid w:val="001C4610"/>
    <w:rsid w:val="001C485C"/>
    <w:rsid w:val="001C5D6A"/>
    <w:rsid w:val="001C6387"/>
    <w:rsid w:val="001C65A5"/>
    <w:rsid w:val="001C697D"/>
    <w:rsid w:val="001C6B03"/>
    <w:rsid w:val="001C6B52"/>
    <w:rsid w:val="001C79F6"/>
    <w:rsid w:val="001C7B27"/>
    <w:rsid w:val="001C7D2C"/>
    <w:rsid w:val="001D0583"/>
    <w:rsid w:val="001D067E"/>
    <w:rsid w:val="001D0D13"/>
    <w:rsid w:val="001D14D7"/>
    <w:rsid w:val="001D1D71"/>
    <w:rsid w:val="001D1E92"/>
    <w:rsid w:val="001D23E9"/>
    <w:rsid w:val="001D24BC"/>
    <w:rsid w:val="001D271F"/>
    <w:rsid w:val="001D2D39"/>
    <w:rsid w:val="001D2FF9"/>
    <w:rsid w:val="001D32B8"/>
    <w:rsid w:val="001D3455"/>
    <w:rsid w:val="001D3A9E"/>
    <w:rsid w:val="001D4758"/>
    <w:rsid w:val="001D4D99"/>
    <w:rsid w:val="001D5068"/>
    <w:rsid w:val="001D543E"/>
    <w:rsid w:val="001D6192"/>
    <w:rsid w:val="001D6347"/>
    <w:rsid w:val="001D6AA7"/>
    <w:rsid w:val="001D701A"/>
    <w:rsid w:val="001D7592"/>
    <w:rsid w:val="001D7E98"/>
    <w:rsid w:val="001E0B56"/>
    <w:rsid w:val="001E0BC9"/>
    <w:rsid w:val="001E0F86"/>
    <w:rsid w:val="001E1053"/>
    <w:rsid w:val="001E1818"/>
    <w:rsid w:val="001E1DC8"/>
    <w:rsid w:val="001E284B"/>
    <w:rsid w:val="001E2AEC"/>
    <w:rsid w:val="001E2FF0"/>
    <w:rsid w:val="001E3BC7"/>
    <w:rsid w:val="001E3E47"/>
    <w:rsid w:val="001E4F1A"/>
    <w:rsid w:val="001E4FE5"/>
    <w:rsid w:val="001E53E7"/>
    <w:rsid w:val="001E543A"/>
    <w:rsid w:val="001E5998"/>
    <w:rsid w:val="001E6183"/>
    <w:rsid w:val="001E62E5"/>
    <w:rsid w:val="001E6871"/>
    <w:rsid w:val="001E6E43"/>
    <w:rsid w:val="001E6E7C"/>
    <w:rsid w:val="001E795E"/>
    <w:rsid w:val="001F0482"/>
    <w:rsid w:val="001F0916"/>
    <w:rsid w:val="001F157D"/>
    <w:rsid w:val="001F1A5C"/>
    <w:rsid w:val="001F1F95"/>
    <w:rsid w:val="001F2122"/>
    <w:rsid w:val="001F2307"/>
    <w:rsid w:val="001F2627"/>
    <w:rsid w:val="001F2984"/>
    <w:rsid w:val="001F2FB2"/>
    <w:rsid w:val="001F34AF"/>
    <w:rsid w:val="001F39CE"/>
    <w:rsid w:val="001F3CF2"/>
    <w:rsid w:val="001F3D8F"/>
    <w:rsid w:val="001F3DF5"/>
    <w:rsid w:val="001F4161"/>
    <w:rsid w:val="001F45D6"/>
    <w:rsid w:val="001F46F2"/>
    <w:rsid w:val="001F4CB3"/>
    <w:rsid w:val="001F4EAF"/>
    <w:rsid w:val="001F4FEC"/>
    <w:rsid w:val="001F507D"/>
    <w:rsid w:val="001F50A2"/>
    <w:rsid w:val="001F58F0"/>
    <w:rsid w:val="001F5AA7"/>
    <w:rsid w:val="001F6067"/>
    <w:rsid w:val="001F666C"/>
    <w:rsid w:val="001F66AB"/>
    <w:rsid w:val="001F6BCB"/>
    <w:rsid w:val="001F6BF0"/>
    <w:rsid w:val="001F6C86"/>
    <w:rsid w:val="001F7182"/>
    <w:rsid w:val="0020008E"/>
    <w:rsid w:val="00200741"/>
    <w:rsid w:val="00200CD4"/>
    <w:rsid w:val="00201069"/>
    <w:rsid w:val="0020175E"/>
    <w:rsid w:val="00201958"/>
    <w:rsid w:val="002019DC"/>
    <w:rsid w:val="00202867"/>
    <w:rsid w:val="002028E9"/>
    <w:rsid w:val="0020299C"/>
    <w:rsid w:val="00202DFC"/>
    <w:rsid w:val="002039A8"/>
    <w:rsid w:val="00203DF1"/>
    <w:rsid w:val="00204010"/>
    <w:rsid w:val="002047A6"/>
    <w:rsid w:val="002047EA"/>
    <w:rsid w:val="00204894"/>
    <w:rsid w:val="0020546A"/>
    <w:rsid w:val="00205BE4"/>
    <w:rsid w:val="00205D5F"/>
    <w:rsid w:val="00206075"/>
    <w:rsid w:val="0020617C"/>
    <w:rsid w:val="00206A3C"/>
    <w:rsid w:val="0020788D"/>
    <w:rsid w:val="00207B3D"/>
    <w:rsid w:val="00210E74"/>
    <w:rsid w:val="00211412"/>
    <w:rsid w:val="002116A2"/>
    <w:rsid w:val="00211C08"/>
    <w:rsid w:val="0021219D"/>
    <w:rsid w:val="00212E06"/>
    <w:rsid w:val="00212E2B"/>
    <w:rsid w:val="0021308D"/>
    <w:rsid w:val="00213249"/>
    <w:rsid w:val="002139C3"/>
    <w:rsid w:val="00213B70"/>
    <w:rsid w:val="0021405B"/>
    <w:rsid w:val="0021478E"/>
    <w:rsid w:val="00214848"/>
    <w:rsid w:val="00214947"/>
    <w:rsid w:val="002154DB"/>
    <w:rsid w:val="00215E4C"/>
    <w:rsid w:val="00216B51"/>
    <w:rsid w:val="00217090"/>
    <w:rsid w:val="00217248"/>
    <w:rsid w:val="00217CB2"/>
    <w:rsid w:val="00220388"/>
    <w:rsid w:val="002207BA"/>
    <w:rsid w:val="00221167"/>
    <w:rsid w:val="00221436"/>
    <w:rsid w:val="00221C70"/>
    <w:rsid w:val="00221D92"/>
    <w:rsid w:val="00222904"/>
    <w:rsid w:val="00222EC2"/>
    <w:rsid w:val="0022355A"/>
    <w:rsid w:val="00223676"/>
    <w:rsid w:val="00223684"/>
    <w:rsid w:val="00224600"/>
    <w:rsid w:val="0022472F"/>
    <w:rsid w:val="0022484E"/>
    <w:rsid w:val="002250CF"/>
    <w:rsid w:val="0022565F"/>
    <w:rsid w:val="002273AC"/>
    <w:rsid w:val="002278E9"/>
    <w:rsid w:val="00227DD3"/>
    <w:rsid w:val="00230710"/>
    <w:rsid w:val="0023071B"/>
    <w:rsid w:val="0023092D"/>
    <w:rsid w:val="00230CC6"/>
    <w:rsid w:val="002313F6"/>
    <w:rsid w:val="002318C2"/>
    <w:rsid w:val="00231961"/>
    <w:rsid w:val="00231B17"/>
    <w:rsid w:val="00231D43"/>
    <w:rsid w:val="0023219E"/>
    <w:rsid w:val="0023238B"/>
    <w:rsid w:val="00232BE1"/>
    <w:rsid w:val="00232FB5"/>
    <w:rsid w:val="0023318A"/>
    <w:rsid w:val="00233DC3"/>
    <w:rsid w:val="002341C4"/>
    <w:rsid w:val="00234DD6"/>
    <w:rsid w:val="0023571D"/>
    <w:rsid w:val="0023606C"/>
    <w:rsid w:val="002364EA"/>
    <w:rsid w:val="00236B82"/>
    <w:rsid w:val="00236D1A"/>
    <w:rsid w:val="00236DF7"/>
    <w:rsid w:val="0023737C"/>
    <w:rsid w:val="00237BEF"/>
    <w:rsid w:val="00237C66"/>
    <w:rsid w:val="00237E97"/>
    <w:rsid w:val="00240034"/>
    <w:rsid w:val="00240AAE"/>
    <w:rsid w:val="00240B35"/>
    <w:rsid w:val="00240E2E"/>
    <w:rsid w:val="00241374"/>
    <w:rsid w:val="00241C70"/>
    <w:rsid w:val="0024221C"/>
    <w:rsid w:val="0024307C"/>
    <w:rsid w:val="002433AB"/>
    <w:rsid w:val="00243876"/>
    <w:rsid w:val="00244D99"/>
    <w:rsid w:val="00245076"/>
    <w:rsid w:val="002453FD"/>
    <w:rsid w:val="00245678"/>
    <w:rsid w:val="0024572E"/>
    <w:rsid w:val="00246076"/>
    <w:rsid w:val="00246300"/>
    <w:rsid w:val="002466CB"/>
    <w:rsid w:val="0024739B"/>
    <w:rsid w:val="0024755B"/>
    <w:rsid w:val="00247FDF"/>
    <w:rsid w:val="00250588"/>
    <w:rsid w:val="002509A6"/>
    <w:rsid w:val="00251E75"/>
    <w:rsid w:val="00252493"/>
    <w:rsid w:val="0025305E"/>
    <w:rsid w:val="002538BB"/>
    <w:rsid w:val="00253912"/>
    <w:rsid w:val="00253CEC"/>
    <w:rsid w:val="002541F2"/>
    <w:rsid w:val="00254344"/>
    <w:rsid w:val="00254DAE"/>
    <w:rsid w:val="00255704"/>
    <w:rsid w:val="00255BC3"/>
    <w:rsid w:val="00255E26"/>
    <w:rsid w:val="00255F4C"/>
    <w:rsid w:val="00257A36"/>
    <w:rsid w:val="0026038A"/>
    <w:rsid w:val="0026097B"/>
    <w:rsid w:val="00260AB4"/>
    <w:rsid w:val="0026102A"/>
    <w:rsid w:val="00261D89"/>
    <w:rsid w:val="00261F02"/>
    <w:rsid w:val="00262288"/>
    <w:rsid w:val="00262370"/>
    <w:rsid w:val="002630B0"/>
    <w:rsid w:val="0026464B"/>
    <w:rsid w:val="002646CA"/>
    <w:rsid w:val="002647A3"/>
    <w:rsid w:val="002648DC"/>
    <w:rsid w:val="00264DBD"/>
    <w:rsid w:val="0026518E"/>
    <w:rsid w:val="00265ABC"/>
    <w:rsid w:val="002669DF"/>
    <w:rsid w:val="00266A35"/>
    <w:rsid w:val="00266B03"/>
    <w:rsid w:val="00266EA1"/>
    <w:rsid w:val="0026783C"/>
    <w:rsid w:val="0027018D"/>
    <w:rsid w:val="00270473"/>
    <w:rsid w:val="00270581"/>
    <w:rsid w:val="002708CC"/>
    <w:rsid w:val="002719CB"/>
    <w:rsid w:val="00271A00"/>
    <w:rsid w:val="00271CE4"/>
    <w:rsid w:val="00271E96"/>
    <w:rsid w:val="002724F4"/>
    <w:rsid w:val="002728CE"/>
    <w:rsid w:val="002729DC"/>
    <w:rsid w:val="00272B35"/>
    <w:rsid w:val="00272B85"/>
    <w:rsid w:val="002731CB"/>
    <w:rsid w:val="002738FA"/>
    <w:rsid w:val="0027486E"/>
    <w:rsid w:val="00274A6B"/>
    <w:rsid w:val="002754EF"/>
    <w:rsid w:val="0027570A"/>
    <w:rsid w:val="002766FA"/>
    <w:rsid w:val="00276968"/>
    <w:rsid w:val="00276A5C"/>
    <w:rsid w:val="00276A9F"/>
    <w:rsid w:val="00277085"/>
    <w:rsid w:val="0027723B"/>
    <w:rsid w:val="00277266"/>
    <w:rsid w:val="002772FD"/>
    <w:rsid w:val="00277937"/>
    <w:rsid w:val="002779AF"/>
    <w:rsid w:val="00280BC3"/>
    <w:rsid w:val="00281F7F"/>
    <w:rsid w:val="00282A2C"/>
    <w:rsid w:val="00282C1B"/>
    <w:rsid w:val="00282CA4"/>
    <w:rsid w:val="00283146"/>
    <w:rsid w:val="00283AD5"/>
    <w:rsid w:val="00283B12"/>
    <w:rsid w:val="00283BBE"/>
    <w:rsid w:val="002846BD"/>
    <w:rsid w:val="002846F5"/>
    <w:rsid w:val="00284792"/>
    <w:rsid w:val="002849D4"/>
    <w:rsid w:val="00284C5E"/>
    <w:rsid w:val="00284D8E"/>
    <w:rsid w:val="00284FA4"/>
    <w:rsid w:val="00285AC8"/>
    <w:rsid w:val="00285CA3"/>
    <w:rsid w:val="00285D9A"/>
    <w:rsid w:val="002860EB"/>
    <w:rsid w:val="00286584"/>
    <w:rsid w:val="00286641"/>
    <w:rsid w:val="002866FE"/>
    <w:rsid w:val="0028710F"/>
    <w:rsid w:val="0028773F"/>
    <w:rsid w:val="00287832"/>
    <w:rsid w:val="00287DDE"/>
    <w:rsid w:val="00287E29"/>
    <w:rsid w:val="00287EF6"/>
    <w:rsid w:val="00287F8E"/>
    <w:rsid w:val="0029033C"/>
    <w:rsid w:val="002906A9"/>
    <w:rsid w:val="00290804"/>
    <w:rsid w:val="00290AA0"/>
    <w:rsid w:val="00290CB8"/>
    <w:rsid w:val="002917A5"/>
    <w:rsid w:val="00291E79"/>
    <w:rsid w:val="0029235C"/>
    <w:rsid w:val="00292A88"/>
    <w:rsid w:val="00292ED6"/>
    <w:rsid w:val="00293259"/>
    <w:rsid w:val="00293D97"/>
    <w:rsid w:val="00293DDE"/>
    <w:rsid w:val="00293E14"/>
    <w:rsid w:val="0029440D"/>
    <w:rsid w:val="002944F4"/>
    <w:rsid w:val="002949B1"/>
    <w:rsid w:val="00294AD6"/>
    <w:rsid w:val="00294E43"/>
    <w:rsid w:val="00295949"/>
    <w:rsid w:val="00295CE6"/>
    <w:rsid w:val="00295E71"/>
    <w:rsid w:val="002965C5"/>
    <w:rsid w:val="002970A8"/>
    <w:rsid w:val="0029729D"/>
    <w:rsid w:val="002A034A"/>
    <w:rsid w:val="002A0561"/>
    <w:rsid w:val="002A05A5"/>
    <w:rsid w:val="002A087A"/>
    <w:rsid w:val="002A12AD"/>
    <w:rsid w:val="002A1B43"/>
    <w:rsid w:val="002A2134"/>
    <w:rsid w:val="002A26AA"/>
    <w:rsid w:val="002A26E3"/>
    <w:rsid w:val="002A274A"/>
    <w:rsid w:val="002A28D9"/>
    <w:rsid w:val="002A2D06"/>
    <w:rsid w:val="002A3FF5"/>
    <w:rsid w:val="002A4E89"/>
    <w:rsid w:val="002A52D8"/>
    <w:rsid w:val="002A54C1"/>
    <w:rsid w:val="002A5AA4"/>
    <w:rsid w:val="002A5B24"/>
    <w:rsid w:val="002A6066"/>
    <w:rsid w:val="002A616B"/>
    <w:rsid w:val="002A63E3"/>
    <w:rsid w:val="002A6500"/>
    <w:rsid w:val="002A6C6B"/>
    <w:rsid w:val="002A6F45"/>
    <w:rsid w:val="002A74CB"/>
    <w:rsid w:val="002A7568"/>
    <w:rsid w:val="002A7B1B"/>
    <w:rsid w:val="002A7C6B"/>
    <w:rsid w:val="002B001A"/>
    <w:rsid w:val="002B0082"/>
    <w:rsid w:val="002B0101"/>
    <w:rsid w:val="002B1581"/>
    <w:rsid w:val="002B15E1"/>
    <w:rsid w:val="002B1A06"/>
    <w:rsid w:val="002B1CB2"/>
    <w:rsid w:val="002B23AD"/>
    <w:rsid w:val="002B26A1"/>
    <w:rsid w:val="002B2A5E"/>
    <w:rsid w:val="002B32F8"/>
    <w:rsid w:val="002B3CCB"/>
    <w:rsid w:val="002B3EC9"/>
    <w:rsid w:val="002B4A08"/>
    <w:rsid w:val="002B4AD5"/>
    <w:rsid w:val="002B5352"/>
    <w:rsid w:val="002B586C"/>
    <w:rsid w:val="002B634A"/>
    <w:rsid w:val="002B64D5"/>
    <w:rsid w:val="002B658D"/>
    <w:rsid w:val="002B6824"/>
    <w:rsid w:val="002C034D"/>
    <w:rsid w:val="002C07BC"/>
    <w:rsid w:val="002C102A"/>
    <w:rsid w:val="002C1674"/>
    <w:rsid w:val="002C1914"/>
    <w:rsid w:val="002C232B"/>
    <w:rsid w:val="002C27FC"/>
    <w:rsid w:val="002C2AC2"/>
    <w:rsid w:val="002C3624"/>
    <w:rsid w:val="002C37FE"/>
    <w:rsid w:val="002C3ABC"/>
    <w:rsid w:val="002C3E41"/>
    <w:rsid w:val="002C4175"/>
    <w:rsid w:val="002C42CD"/>
    <w:rsid w:val="002C43DA"/>
    <w:rsid w:val="002C45B5"/>
    <w:rsid w:val="002C4766"/>
    <w:rsid w:val="002C51F0"/>
    <w:rsid w:val="002C521A"/>
    <w:rsid w:val="002C5260"/>
    <w:rsid w:val="002C5513"/>
    <w:rsid w:val="002C57F7"/>
    <w:rsid w:val="002C58FB"/>
    <w:rsid w:val="002C5AF5"/>
    <w:rsid w:val="002C6000"/>
    <w:rsid w:val="002C6072"/>
    <w:rsid w:val="002C67DF"/>
    <w:rsid w:val="002C6DE9"/>
    <w:rsid w:val="002C758D"/>
    <w:rsid w:val="002C78B9"/>
    <w:rsid w:val="002C7A1D"/>
    <w:rsid w:val="002C7C85"/>
    <w:rsid w:val="002D00F9"/>
    <w:rsid w:val="002D0A7E"/>
    <w:rsid w:val="002D1499"/>
    <w:rsid w:val="002D166A"/>
    <w:rsid w:val="002D179F"/>
    <w:rsid w:val="002D1A13"/>
    <w:rsid w:val="002D1C89"/>
    <w:rsid w:val="002D2305"/>
    <w:rsid w:val="002D2BD9"/>
    <w:rsid w:val="002D318E"/>
    <w:rsid w:val="002D3FFE"/>
    <w:rsid w:val="002D404D"/>
    <w:rsid w:val="002D429D"/>
    <w:rsid w:val="002D4367"/>
    <w:rsid w:val="002D4598"/>
    <w:rsid w:val="002D4FE5"/>
    <w:rsid w:val="002D537B"/>
    <w:rsid w:val="002D55A2"/>
    <w:rsid w:val="002D58F9"/>
    <w:rsid w:val="002D5A04"/>
    <w:rsid w:val="002D5BF6"/>
    <w:rsid w:val="002D5CBA"/>
    <w:rsid w:val="002D6223"/>
    <w:rsid w:val="002D625F"/>
    <w:rsid w:val="002D65C4"/>
    <w:rsid w:val="002D6900"/>
    <w:rsid w:val="002D6B0A"/>
    <w:rsid w:val="002D72F7"/>
    <w:rsid w:val="002D7401"/>
    <w:rsid w:val="002D77E8"/>
    <w:rsid w:val="002D799C"/>
    <w:rsid w:val="002E0C88"/>
    <w:rsid w:val="002E0D39"/>
    <w:rsid w:val="002E203E"/>
    <w:rsid w:val="002E299D"/>
    <w:rsid w:val="002E3263"/>
    <w:rsid w:val="002E32A8"/>
    <w:rsid w:val="002E34CD"/>
    <w:rsid w:val="002E42CD"/>
    <w:rsid w:val="002E4F32"/>
    <w:rsid w:val="002E518D"/>
    <w:rsid w:val="002E5B72"/>
    <w:rsid w:val="002E616C"/>
    <w:rsid w:val="002E64C0"/>
    <w:rsid w:val="002E68D9"/>
    <w:rsid w:val="002E6E25"/>
    <w:rsid w:val="002E7157"/>
    <w:rsid w:val="002E74E5"/>
    <w:rsid w:val="002E75D4"/>
    <w:rsid w:val="002F0CF7"/>
    <w:rsid w:val="002F0F12"/>
    <w:rsid w:val="002F11C0"/>
    <w:rsid w:val="002F11D4"/>
    <w:rsid w:val="002F123C"/>
    <w:rsid w:val="002F274E"/>
    <w:rsid w:val="002F2B69"/>
    <w:rsid w:val="002F301D"/>
    <w:rsid w:val="002F3026"/>
    <w:rsid w:val="002F325A"/>
    <w:rsid w:val="002F34F7"/>
    <w:rsid w:val="002F360F"/>
    <w:rsid w:val="002F3A55"/>
    <w:rsid w:val="002F402E"/>
    <w:rsid w:val="002F473E"/>
    <w:rsid w:val="002F474F"/>
    <w:rsid w:val="002F4874"/>
    <w:rsid w:val="002F4D27"/>
    <w:rsid w:val="002F4D54"/>
    <w:rsid w:val="002F57AA"/>
    <w:rsid w:val="002F583F"/>
    <w:rsid w:val="002F600E"/>
    <w:rsid w:val="002F61DC"/>
    <w:rsid w:val="002F6656"/>
    <w:rsid w:val="002F7723"/>
    <w:rsid w:val="002F775C"/>
    <w:rsid w:val="002F796E"/>
    <w:rsid w:val="002F7C0B"/>
    <w:rsid w:val="002F7EAD"/>
    <w:rsid w:val="003004E3"/>
    <w:rsid w:val="00300580"/>
    <w:rsid w:val="00300616"/>
    <w:rsid w:val="003011FD"/>
    <w:rsid w:val="00302080"/>
    <w:rsid w:val="0030215E"/>
    <w:rsid w:val="003021AC"/>
    <w:rsid w:val="00302E15"/>
    <w:rsid w:val="0030391A"/>
    <w:rsid w:val="00304638"/>
    <w:rsid w:val="00304ADF"/>
    <w:rsid w:val="00304FF8"/>
    <w:rsid w:val="003056FB"/>
    <w:rsid w:val="00305945"/>
    <w:rsid w:val="00305EEB"/>
    <w:rsid w:val="00307C91"/>
    <w:rsid w:val="00307D1C"/>
    <w:rsid w:val="0031008B"/>
    <w:rsid w:val="003102C8"/>
    <w:rsid w:val="003102D8"/>
    <w:rsid w:val="00310778"/>
    <w:rsid w:val="00310934"/>
    <w:rsid w:val="003109A0"/>
    <w:rsid w:val="00310D09"/>
    <w:rsid w:val="00311351"/>
    <w:rsid w:val="00312646"/>
    <w:rsid w:val="00312BFC"/>
    <w:rsid w:val="00312C9F"/>
    <w:rsid w:val="00312CEA"/>
    <w:rsid w:val="00312D46"/>
    <w:rsid w:val="0031304F"/>
    <w:rsid w:val="00313120"/>
    <w:rsid w:val="003134BF"/>
    <w:rsid w:val="00313A64"/>
    <w:rsid w:val="00313E69"/>
    <w:rsid w:val="003144D9"/>
    <w:rsid w:val="00315137"/>
    <w:rsid w:val="00315522"/>
    <w:rsid w:val="00315AC1"/>
    <w:rsid w:val="003166AE"/>
    <w:rsid w:val="003167E9"/>
    <w:rsid w:val="00316A90"/>
    <w:rsid w:val="0031723F"/>
    <w:rsid w:val="003176E8"/>
    <w:rsid w:val="00317B0C"/>
    <w:rsid w:val="00320178"/>
    <w:rsid w:val="0032064D"/>
    <w:rsid w:val="003209C2"/>
    <w:rsid w:val="00321200"/>
    <w:rsid w:val="00321716"/>
    <w:rsid w:val="00321C85"/>
    <w:rsid w:val="003221AB"/>
    <w:rsid w:val="00322B84"/>
    <w:rsid w:val="00322C13"/>
    <w:rsid w:val="00322CCF"/>
    <w:rsid w:val="00322F9E"/>
    <w:rsid w:val="003233A3"/>
    <w:rsid w:val="0032344F"/>
    <w:rsid w:val="00323768"/>
    <w:rsid w:val="00323CB1"/>
    <w:rsid w:val="00323F5F"/>
    <w:rsid w:val="003241FE"/>
    <w:rsid w:val="00324A48"/>
    <w:rsid w:val="00324DDA"/>
    <w:rsid w:val="00324EBA"/>
    <w:rsid w:val="00325D76"/>
    <w:rsid w:val="003260E5"/>
    <w:rsid w:val="00326B70"/>
    <w:rsid w:val="0032715E"/>
    <w:rsid w:val="003274CF"/>
    <w:rsid w:val="00327744"/>
    <w:rsid w:val="00327866"/>
    <w:rsid w:val="00327A1B"/>
    <w:rsid w:val="00327B8D"/>
    <w:rsid w:val="003300BC"/>
    <w:rsid w:val="00330903"/>
    <w:rsid w:val="00330FD0"/>
    <w:rsid w:val="00331A2D"/>
    <w:rsid w:val="00331D36"/>
    <w:rsid w:val="003322A6"/>
    <w:rsid w:val="0033289F"/>
    <w:rsid w:val="00333B5F"/>
    <w:rsid w:val="00333B92"/>
    <w:rsid w:val="0033401B"/>
    <w:rsid w:val="003342EE"/>
    <w:rsid w:val="00334E68"/>
    <w:rsid w:val="0033566B"/>
    <w:rsid w:val="003358C2"/>
    <w:rsid w:val="00335EF8"/>
    <w:rsid w:val="00336081"/>
    <w:rsid w:val="0033631D"/>
    <w:rsid w:val="00336DA5"/>
    <w:rsid w:val="0033711A"/>
    <w:rsid w:val="003374E9"/>
    <w:rsid w:val="003378AF"/>
    <w:rsid w:val="00337ADF"/>
    <w:rsid w:val="00337C55"/>
    <w:rsid w:val="00340166"/>
    <w:rsid w:val="0034022E"/>
    <w:rsid w:val="00340524"/>
    <w:rsid w:val="0034069C"/>
    <w:rsid w:val="00340EB7"/>
    <w:rsid w:val="00341430"/>
    <w:rsid w:val="00341F80"/>
    <w:rsid w:val="003420B5"/>
    <w:rsid w:val="003425A7"/>
    <w:rsid w:val="0034291B"/>
    <w:rsid w:val="00342B11"/>
    <w:rsid w:val="00342E05"/>
    <w:rsid w:val="003430D3"/>
    <w:rsid w:val="00343107"/>
    <w:rsid w:val="003437C6"/>
    <w:rsid w:val="00343A34"/>
    <w:rsid w:val="00343B38"/>
    <w:rsid w:val="00343E72"/>
    <w:rsid w:val="0034414C"/>
    <w:rsid w:val="003441EC"/>
    <w:rsid w:val="00344597"/>
    <w:rsid w:val="003447A4"/>
    <w:rsid w:val="0034481C"/>
    <w:rsid w:val="003456CC"/>
    <w:rsid w:val="00345963"/>
    <w:rsid w:val="00345A5A"/>
    <w:rsid w:val="00345B94"/>
    <w:rsid w:val="00345FC1"/>
    <w:rsid w:val="0034613D"/>
    <w:rsid w:val="00346928"/>
    <w:rsid w:val="00346AD6"/>
    <w:rsid w:val="00347183"/>
    <w:rsid w:val="0034757F"/>
    <w:rsid w:val="003476FE"/>
    <w:rsid w:val="00347DB8"/>
    <w:rsid w:val="00347E98"/>
    <w:rsid w:val="00347F83"/>
    <w:rsid w:val="0035033F"/>
    <w:rsid w:val="00350EF1"/>
    <w:rsid w:val="00350EFD"/>
    <w:rsid w:val="0035137D"/>
    <w:rsid w:val="00351D11"/>
    <w:rsid w:val="0035256C"/>
    <w:rsid w:val="00352670"/>
    <w:rsid w:val="0035325A"/>
    <w:rsid w:val="00353D12"/>
    <w:rsid w:val="00353D82"/>
    <w:rsid w:val="003543CD"/>
    <w:rsid w:val="00354BD7"/>
    <w:rsid w:val="00354BDD"/>
    <w:rsid w:val="00355D53"/>
    <w:rsid w:val="00356372"/>
    <w:rsid w:val="00356474"/>
    <w:rsid w:val="0035669A"/>
    <w:rsid w:val="00356E6A"/>
    <w:rsid w:val="0035705C"/>
    <w:rsid w:val="003577DC"/>
    <w:rsid w:val="0035782B"/>
    <w:rsid w:val="003578B4"/>
    <w:rsid w:val="00357FAD"/>
    <w:rsid w:val="00360469"/>
    <w:rsid w:val="003607E2"/>
    <w:rsid w:val="003609F3"/>
    <w:rsid w:val="00361044"/>
    <w:rsid w:val="00361364"/>
    <w:rsid w:val="00361414"/>
    <w:rsid w:val="00361B79"/>
    <w:rsid w:val="00361C99"/>
    <w:rsid w:val="00361DD8"/>
    <w:rsid w:val="003635BC"/>
    <w:rsid w:val="00363EBA"/>
    <w:rsid w:val="0036427D"/>
    <w:rsid w:val="00364572"/>
    <w:rsid w:val="003650BD"/>
    <w:rsid w:val="0036617D"/>
    <w:rsid w:val="00366868"/>
    <w:rsid w:val="00367049"/>
    <w:rsid w:val="00367AD7"/>
    <w:rsid w:val="003701AC"/>
    <w:rsid w:val="003705EE"/>
    <w:rsid w:val="00371203"/>
    <w:rsid w:val="003713D2"/>
    <w:rsid w:val="00372961"/>
    <w:rsid w:val="00373125"/>
    <w:rsid w:val="0037351A"/>
    <w:rsid w:val="003738B4"/>
    <w:rsid w:val="00373D22"/>
    <w:rsid w:val="0037479B"/>
    <w:rsid w:val="003758ED"/>
    <w:rsid w:val="00375EA1"/>
    <w:rsid w:val="00375F3D"/>
    <w:rsid w:val="00376213"/>
    <w:rsid w:val="003770A3"/>
    <w:rsid w:val="003770FD"/>
    <w:rsid w:val="003803BF"/>
    <w:rsid w:val="003804D0"/>
    <w:rsid w:val="00382001"/>
    <w:rsid w:val="00382134"/>
    <w:rsid w:val="003826AF"/>
    <w:rsid w:val="00382A61"/>
    <w:rsid w:val="00382E85"/>
    <w:rsid w:val="00382E91"/>
    <w:rsid w:val="0038329D"/>
    <w:rsid w:val="003834F0"/>
    <w:rsid w:val="00383ED8"/>
    <w:rsid w:val="00384104"/>
    <w:rsid w:val="003845F4"/>
    <w:rsid w:val="003846BC"/>
    <w:rsid w:val="003846D5"/>
    <w:rsid w:val="00384BA8"/>
    <w:rsid w:val="00384FA0"/>
    <w:rsid w:val="003850A0"/>
    <w:rsid w:val="003851CF"/>
    <w:rsid w:val="00385305"/>
    <w:rsid w:val="0038595C"/>
    <w:rsid w:val="00385EA8"/>
    <w:rsid w:val="00385EB1"/>
    <w:rsid w:val="00386008"/>
    <w:rsid w:val="00386957"/>
    <w:rsid w:val="0039072C"/>
    <w:rsid w:val="00390AD9"/>
    <w:rsid w:val="00390CF3"/>
    <w:rsid w:val="00391949"/>
    <w:rsid w:val="00392266"/>
    <w:rsid w:val="00392EFD"/>
    <w:rsid w:val="00392F55"/>
    <w:rsid w:val="00393007"/>
    <w:rsid w:val="003931CF"/>
    <w:rsid w:val="00393A5D"/>
    <w:rsid w:val="00393DCF"/>
    <w:rsid w:val="00394375"/>
    <w:rsid w:val="00394B25"/>
    <w:rsid w:val="00394DB8"/>
    <w:rsid w:val="00394E98"/>
    <w:rsid w:val="00395C7C"/>
    <w:rsid w:val="00396C8A"/>
    <w:rsid w:val="00396D91"/>
    <w:rsid w:val="003971C2"/>
    <w:rsid w:val="003973CB"/>
    <w:rsid w:val="003A0B4C"/>
    <w:rsid w:val="003A0BC5"/>
    <w:rsid w:val="003A159A"/>
    <w:rsid w:val="003A162A"/>
    <w:rsid w:val="003A19E3"/>
    <w:rsid w:val="003A1A32"/>
    <w:rsid w:val="003A28BE"/>
    <w:rsid w:val="003A3097"/>
    <w:rsid w:val="003A336E"/>
    <w:rsid w:val="003A3808"/>
    <w:rsid w:val="003A489A"/>
    <w:rsid w:val="003A4980"/>
    <w:rsid w:val="003A4E18"/>
    <w:rsid w:val="003A5BAA"/>
    <w:rsid w:val="003A5C76"/>
    <w:rsid w:val="003A5EAB"/>
    <w:rsid w:val="003A6071"/>
    <w:rsid w:val="003A6168"/>
    <w:rsid w:val="003A640E"/>
    <w:rsid w:val="003A67DA"/>
    <w:rsid w:val="003A6BBC"/>
    <w:rsid w:val="003B0766"/>
    <w:rsid w:val="003B0A68"/>
    <w:rsid w:val="003B0F5C"/>
    <w:rsid w:val="003B1576"/>
    <w:rsid w:val="003B1E21"/>
    <w:rsid w:val="003B222F"/>
    <w:rsid w:val="003B270B"/>
    <w:rsid w:val="003B2A34"/>
    <w:rsid w:val="003B316C"/>
    <w:rsid w:val="003B3E78"/>
    <w:rsid w:val="003B42BB"/>
    <w:rsid w:val="003B42E4"/>
    <w:rsid w:val="003B46A2"/>
    <w:rsid w:val="003B47CC"/>
    <w:rsid w:val="003B4C59"/>
    <w:rsid w:val="003B50FC"/>
    <w:rsid w:val="003B5A4F"/>
    <w:rsid w:val="003B6F93"/>
    <w:rsid w:val="003B7463"/>
    <w:rsid w:val="003B75C7"/>
    <w:rsid w:val="003C0464"/>
    <w:rsid w:val="003C0676"/>
    <w:rsid w:val="003C0851"/>
    <w:rsid w:val="003C09C4"/>
    <w:rsid w:val="003C0E39"/>
    <w:rsid w:val="003C10CD"/>
    <w:rsid w:val="003C1572"/>
    <w:rsid w:val="003C1B88"/>
    <w:rsid w:val="003C29E3"/>
    <w:rsid w:val="003C365A"/>
    <w:rsid w:val="003C40BB"/>
    <w:rsid w:val="003C4266"/>
    <w:rsid w:val="003C4800"/>
    <w:rsid w:val="003C4BF0"/>
    <w:rsid w:val="003C4CE8"/>
    <w:rsid w:val="003C4E76"/>
    <w:rsid w:val="003C54CE"/>
    <w:rsid w:val="003C57ED"/>
    <w:rsid w:val="003C6004"/>
    <w:rsid w:val="003C66EC"/>
    <w:rsid w:val="003C6C66"/>
    <w:rsid w:val="003C700D"/>
    <w:rsid w:val="003C7590"/>
    <w:rsid w:val="003C7DCA"/>
    <w:rsid w:val="003D01BC"/>
    <w:rsid w:val="003D082C"/>
    <w:rsid w:val="003D13A8"/>
    <w:rsid w:val="003D16C0"/>
    <w:rsid w:val="003D18B4"/>
    <w:rsid w:val="003D1966"/>
    <w:rsid w:val="003D1D19"/>
    <w:rsid w:val="003D2324"/>
    <w:rsid w:val="003D2BAB"/>
    <w:rsid w:val="003D2CF8"/>
    <w:rsid w:val="003D478C"/>
    <w:rsid w:val="003D5AFD"/>
    <w:rsid w:val="003D5BC7"/>
    <w:rsid w:val="003D69E2"/>
    <w:rsid w:val="003D7562"/>
    <w:rsid w:val="003D75B9"/>
    <w:rsid w:val="003D7746"/>
    <w:rsid w:val="003D7DA4"/>
    <w:rsid w:val="003E02C1"/>
    <w:rsid w:val="003E03B1"/>
    <w:rsid w:val="003E079D"/>
    <w:rsid w:val="003E1064"/>
    <w:rsid w:val="003E1097"/>
    <w:rsid w:val="003E1423"/>
    <w:rsid w:val="003E161B"/>
    <w:rsid w:val="003E1BFC"/>
    <w:rsid w:val="003E236A"/>
    <w:rsid w:val="003E25B3"/>
    <w:rsid w:val="003E25FF"/>
    <w:rsid w:val="003E2C60"/>
    <w:rsid w:val="003E2EEC"/>
    <w:rsid w:val="003E4E48"/>
    <w:rsid w:val="003E4F47"/>
    <w:rsid w:val="003E57AD"/>
    <w:rsid w:val="003E5D6B"/>
    <w:rsid w:val="003E5F1E"/>
    <w:rsid w:val="003E6326"/>
    <w:rsid w:val="003E6333"/>
    <w:rsid w:val="003E67CB"/>
    <w:rsid w:val="003E6887"/>
    <w:rsid w:val="003E6D40"/>
    <w:rsid w:val="003E6D7C"/>
    <w:rsid w:val="003E7558"/>
    <w:rsid w:val="003E7B83"/>
    <w:rsid w:val="003E7FFB"/>
    <w:rsid w:val="003F00BA"/>
    <w:rsid w:val="003F166B"/>
    <w:rsid w:val="003F1CD5"/>
    <w:rsid w:val="003F1CEF"/>
    <w:rsid w:val="003F288F"/>
    <w:rsid w:val="003F31F5"/>
    <w:rsid w:val="003F326A"/>
    <w:rsid w:val="003F361D"/>
    <w:rsid w:val="003F3709"/>
    <w:rsid w:val="003F3AD4"/>
    <w:rsid w:val="003F3DE6"/>
    <w:rsid w:val="003F44B0"/>
    <w:rsid w:val="003F4FDF"/>
    <w:rsid w:val="003F5608"/>
    <w:rsid w:val="003F58DE"/>
    <w:rsid w:val="003F664E"/>
    <w:rsid w:val="003F685A"/>
    <w:rsid w:val="003F6861"/>
    <w:rsid w:val="003F6897"/>
    <w:rsid w:val="003F7B1E"/>
    <w:rsid w:val="003F7BF7"/>
    <w:rsid w:val="00400005"/>
    <w:rsid w:val="0040048C"/>
    <w:rsid w:val="00400599"/>
    <w:rsid w:val="004005D1"/>
    <w:rsid w:val="00400B3E"/>
    <w:rsid w:val="00400F48"/>
    <w:rsid w:val="004014EE"/>
    <w:rsid w:val="0040166D"/>
    <w:rsid w:val="004019DE"/>
    <w:rsid w:val="00402611"/>
    <w:rsid w:val="0040268A"/>
    <w:rsid w:val="00403622"/>
    <w:rsid w:val="00403E6E"/>
    <w:rsid w:val="00404004"/>
    <w:rsid w:val="004044F7"/>
    <w:rsid w:val="00404B91"/>
    <w:rsid w:val="00404FF5"/>
    <w:rsid w:val="00405B85"/>
    <w:rsid w:val="00405E93"/>
    <w:rsid w:val="0040666C"/>
    <w:rsid w:val="00406A85"/>
    <w:rsid w:val="0040722A"/>
    <w:rsid w:val="00407400"/>
    <w:rsid w:val="00407AB1"/>
    <w:rsid w:val="00407C5C"/>
    <w:rsid w:val="0041067B"/>
    <w:rsid w:val="00410F63"/>
    <w:rsid w:val="00411085"/>
    <w:rsid w:val="004113B0"/>
    <w:rsid w:val="0041152A"/>
    <w:rsid w:val="004115C9"/>
    <w:rsid w:val="0041187C"/>
    <w:rsid w:val="00411FF6"/>
    <w:rsid w:val="00412197"/>
    <w:rsid w:val="0041261D"/>
    <w:rsid w:val="00412C2C"/>
    <w:rsid w:val="004130BB"/>
    <w:rsid w:val="004134D8"/>
    <w:rsid w:val="0041368C"/>
    <w:rsid w:val="00413D21"/>
    <w:rsid w:val="00414AD7"/>
    <w:rsid w:val="00414FF5"/>
    <w:rsid w:val="004153FC"/>
    <w:rsid w:val="0041578C"/>
    <w:rsid w:val="00415CD3"/>
    <w:rsid w:val="00416046"/>
    <w:rsid w:val="0041624A"/>
    <w:rsid w:val="00416438"/>
    <w:rsid w:val="00417E69"/>
    <w:rsid w:val="00417FF1"/>
    <w:rsid w:val="0042096B"/>
    <w:rsid w:val="00420A4B"/>
    <w:rsid w:val="004214F2"/>
    <w:rsid w:val="004216F0"/>
    <w:rsid w:val="0042172D"/>
    <w:rsid w:val="00422354"/>
    <w:rsid w:val="004223D4"/>
    <w:rsid w:val="00422467"/>
    <w:rsid w:val="0042285A"/>
    <w:rsid w:val="004233D5"/>
    <w:rsid w:val="004236DE"/>
    <w:rsid w:val="004237F3"/>
    <w:rsid w:val="00423F1E"/>
    <w:rsid w:val="0042472E"/>
    <w:rsid w:val="00424A9C"/>
    <w:rsid w:val="00424B1F"/>
    <w:rsid w:val="00425F05"/>
    <w:rsid w:val="00425F5D"/>
    <w:rsid w:val="0042621B"/>
    <w:rsid w:val="00426256"/>
    <w:rsid w:val="004264C7"/>
    <w:rsid w:val="00426731"/>
    <w:rsid w:val="00426CB8"/>
    <w:rsid w:val="00426DB5"/>
    <w:rsid w:val="00426F42"/>
    <w:rsid w:val="00427253"/>
    <w:rsid w:val="0042762A"/>
    <w:rsid w:val="00427BEF"/>
    <w:rsid w:val="00427DBE"/>
    <w:rsid w:val="00427F02"/>
    <w:rsid w:val="00427F26"/>
    <w:rsid w:val="004303D0"/>
    <w:rsid w:val="00430662"/>
    <w:rsid w:val="0043099C"/>
    <w:rsid w:val="00430C0C"/>
    <w:rsid w:val="00430E98"/>
    <w:rsid w:val="004315DE"/>
    <w:rsid w:val="00431658"/>
    <w:rsid w:val="004318E3"/>
    <w:rsid w:val="00431F6B"/>
    <w:rsid w:val="00432F64"/>
    <w:rsid w:val="004336C5"/>
    <w:rsid w:val="004337D7"/>
    <w:rsid w:val="0043534C"/>
    <w:rsid w:val="004354EC"/>
    <w:rsid w:val="00435CCF"/>
    <w:rsid w:val="0043639F"/>
    <w:rsid w:val="00436479"/>
    <w:rsid w:val="004364CE"/>
    <w:rsid w:val="004379F5"/>
    <w:rsid w:val="00437EA8"/>
    <w:rsid w:val="00437EC3"/>
    <w:rsid w:val="00440318"/>
    <w:rsid w:val="00440329"/>
    <w:rsid w:val="0044054E"/>
    <w:rsid w:val="00440D26"/>
    <w:rsid w:val="00440E7C"/>
    <w:rsid w:val="00441069"/>
    <w:rsid w:val="0044148B"/>
    <w:rsid w:val="004427BA"/>
    <w:rsid w:val="00443348"/>
    <w:rsid w:val="00443C46"/>
    <w:rsid w:val="0044467D"/>
    <w:rsid w:val="00445079"/>
    <w:rsid w:val="00445310"/>
    <w:rsid w:val="00445AC9"/>
    <w:rsid w:val="004469FA"/>
    <w:rsid w:val="00446F2D"/>
    <w:rsid w:val="00446FEE"/>
    <w:rsid w:val="00447994"/>
    <w:rsid w:val="00447EC7"/>
    <w:rsid w:val="00450186"/>
    <w:rsid w:val="00450255"/>
    <w:rsid w:val="00450A09"/>
    <w:rsid w:val="00450F28"/>
    <w:rsid w:val="00450FD2"/>
    <w:rsid w:val="0045111C"/>
    <w:rsid w:val="004512F4"/>
    <w:rsid w:val="00451514"/>
    <w:rsid w:val="004517B8"/>
    <w:rsid w:val="00451952"/>
    <w:rsid w:val="00451995"/>
    <w:rsid w:val="00451ABA"/>
    <w:rsid w:val="00451BD8"/>
    <w:rsid w:val="00452136"/>
    <w:rsid w:val="00452216"/>
    <w:rsid w:val="004529FA"/>
    <w:rsid w:val="00452BDC"/>
    <w:rsid w:val="00452DCC"/>
    <w:rsid w:val="0045329B"/>
    <w:rsid w:val="004533C7"/>
    <w:rsid w:val="00453519"/>
    <w:rsid w:val="004537CF"/>
    <w:rsid w:val="0045399E"/>
    <w:rsid w:val="00454CEE"/>
    <w:rsid w:val="00455202"/>
    <w:rsid w:val="00456658"/>
    <w:rsid w:val="004566DA"/>
    <w:rsid w:val="004569DB"/>
    <w:rsid w:val="00456A93"/>
    <w:rsid w:val="004570ED"/>
    <w:rsid w:val="00457257"/>
    <w:rsid w:val="00457A45"/>
    <w:rsid w:val="00457DBC"/>
    <w:rsid w:val="004601C5"/>
    <w:rsid w:val="0046021A"/>
    <w:rsid w:val="0046027C"/>
    <w:rsid w:val="0046048E"/>
    <w:rsid w:val="00460936"/>
    <w:rsid w:val="004610E7"/>
    <w:rsid w:val="004620B6"/>
    <w:rsid w:val="00462198"/>
    <w:rsid w:val="00462A0D"/>
    <w:rsid w:val="00462A9E"/>
    <w:rsid w:val="00462EB6"/>
    <w:rsid w:val="004632D9"/>
    <w:rsid w:val="004633DE"/>
    <w:rsid w:val="00463401"/>
    <w:rsid w:val="004634C3"/>
    <w:rsid w:val="004634EA"/>
    <w:rsid w:val="0046407F"/>
    <w:rsid w:val="0046494F"/>
    <w:rsid w:val="004649D1"/>
    <w:rsid w:val="004651FD"/>
    <w:rsid w:val="0046579E"/>
    <w:rsid w:val="0046612C"/>
    <w:rsid w:val="004662D7"/>
    <w:rsid w:val="004663EB"/>
    <w:rsid w:val="004664CE"/>
    <w:rsid w:val="00466675"/>
    <w:rsid w:val="00466850"/>
    <w:rsid w:val="00466CA7"/>
    <w:rsid w:val="00466D0B"/>
    <w:rsid w:val="0046718D"/>
    <w:rsid w:val="004673E4"/>
    <w:rsid w:val="00467F90"/>
    <w:rsid w:val="00470E9A"/>
    <w:rsid w:val="00471DE3"/>
    <w:rsid w:val="00471EF3"/>
    <w:rsid w:val="00471F3B"/>
    <w:rsid w:val="00472D89"/>
    <w:rsid w:val="00473259"/>
    <w:rsid w:val="00473596"/>
    <w:rsid w:val="0047370F"/>
    <w:rsid w:val="004737B4"/>
    <w:rsid w:val="00473F3D"/>
    <w:rsid w:val="00474287"/>
    <w:rsid w:val="00474BD6"/>
    <w:rsid w:val="00474CDB"/>
    <w:rsid w:val="00474D95"/>
    <w:rsid w:val="004754B7"/>
    <w:rsid w:val="004759E1"/>
    <w:rsid w:val="004761A9"/>
    <w:rsid w:val="00476242"/>
    <w:rsid w:val="004765F4"/>
    <w:rsid w:val="004766FD"/>
    <w:rsid w:val="0047695B"/>
    <w:rsid w:val="00476ABB"/>
    <w:rsid w:val="004770DC"/>
    <w:rsid w:val="004777FA"/>
    <w:rsid w:val="0047787F"/>
    <w:rsid w:val="0048028C"/>
    <w:rsid w:val="004804FD"/>
    <w:rsid w:val="00480926"/>
    <w:rsid w:val="004809A2"/>
    <w:rsid w:val="00480A45"/>
    <w:rsid w:val="00482390"/>
    <w:rsid w:val="0048247F"/>
    <w:rsid w:val="0048272A"/>
    <w:rsid w:val="00482925"/>
    <w:rsid w:val="00482E7B"/>
    <w:rsid w:val="00482EC7"/>
    <w:rsid w:val="00483ABC"/>
    <w:rsid w:val="00483E8A"/>
    <w:rsid w:val="00483F04"/>
    <w:rsid w:val="0048420A"/>
    <w:rsid w:val="00484312"/>
    <w:rsid w:val="0048459E"/>
    <w:rsid w:val="004845B3"/>
    <w:rsid w:val="0048490F"/>
    <w:rsid w:val="00484BF4"/>
    <w:rsid w:val="00485250"/>
    <w:rsid w:val="00485522"/>
    <w:rsid w:val="00485B7E"/>
    <w:rsid w:val="00485DD1"/>
    <w:rsid w:val="00486387"/>
    <w:rsid w:val="004867BA"/>
    <w:rsid w:val="00486B58"/>
    <w:rsid w:val="00486E34"/>
    <w:rsid w:val="00487318"/>
    <w:rsid w:val="00487A69"/>
    <w:rsid w:val="00487B29"/>
    <w:rsid w:val="00490520"/>
    <w:rsid w:val="00490525"/>
    <w:rsid w:val="004905BC"/>
    <w:rsid w:val="00490B01"/>
    <w:rsid w:val="00491655"/>
    <w:rsid w:val="00491ADE"/>
    <w:rsid w:val="00492008"/>
    <w:rsid w:val="00492829"/>
    <w:rsid w:val="004928E6"/>
    <w:rsid w:val="00492F8B"/>
    <w:rsid w:val="004941F0"/>
    <w:rsid w:val="00494920"/>
    <w:rsid w:val="00494D71"/>
    <w:rsid w:val="00495205"/>
    <w:rsid w:val="004952EE"/>
    <w:rsid w:val="004952F1"/>
    <w:rsid w:val="0049558F"/>
    <w:rsid w:val="00495C1F"/>
    <w:rsid w:val="00496282"/>
    <w:rsid w:val="004962F6"/>
    <w:rsid w:val="00496EB2"/>
    <w:rsid w:val="00496F63"/>
    <w:rsid w:val="00497185"/>
    <w:rsid w:val="0049728C"/>
    <w:rsid w:val="0049758B"/>
    <w:rsid w:val="00497C84"/>
    <w:rsid w:val="00497D82"/>
    <w:rsid w:val="004A0018"/>
    <w:rsid w:val="004A0F53"/>
    <w:rsid w:val="004A10E2"/>
    <w:rsid w:val="004A179E"/>
    <w:rsid w:val="004A250F"/>
    <w:rsid w:val="004A2CD8"/>
    <w:rsid w:val="004A30BB"/>
    <w:rsid w:val="004A34AA"/>
    <w:rsid w:val="004A3EC9"/>
    <w:rsid w:val="004A3F41"/>
    <w:rsid w:val="004A45C0"/>
    <w:rsid w:val="004A47CD"/>
    <w:rsid w:val="004A4950"/>
    <w:rsid w:val="004A49DC"/>
    <w:rsid w:val="004A61AA"/>
    <w:rsid w:val="004A6666"/>
    <w:rsid w:val="004A6719"/>
    <w:rsid w:val="004A6756"/>
    <w:rsid w:val="004A693B"/>
    <w:rsid w:val="004A77CE"/>
    <w:rsid w:val="004A7ECF"/>
    <w:rsid w:val="004B00BD"/>
    <w:rsid w:val="004B1237"/>
    <w:rsid w:val="004B17E6"/>
    <w:rsid w:val="004B2901"/>
    <w:rsid w:val="004B2C03"/>
    <w:rsid w:val="004B2DC6"/>
    <w:rsid w:val="004B2EFD"/>
    <w:rsid w:val="004B2FCF"/>
    <w:rsid w:val="004B3377"/>
    <w:rsid w:val="004B430E"/>
    <w:rsid w:val="004B49B2"/>
    <w:rsid w:val="004B5110"/>
    <w:rsid w:val="004B59E9"/>
    <w:rsid w:val="004B5E65"/>
    <w:rsid w:val="004B61CE"/>
    <w:rsid w:val="004B6390"/>
    <w:rsid w:val="004B6B7D"/>
    <w:rsid w:val="004B6ED7"/>
    <w:rsid w:val="004C0C12"/>
    <w:rsid w:val="004C1242"/>
    <w:rsid w:val="004C18D3"/>
    <w:rsid w:val="004C1F89"/>
    <w:rsid w:val="004C20AA"/>
    <w:rsid w:val="004C290F"/>
    <w:rsid w:val="004C29AD"/>
    <w:rsid w:val="004C2AE2"/>
    <w:rsid w:val="004C341D"/>
    <w:rsid w:val="004C34AA"/>
    <w:rsid w:val="004C3662"/>
    <w:rsid w:val="004C3E78"/>
    <w:rsid w:val="004C4078"/>
    <w:rsid w:val="004C4380"/>
    <w:rsid w:val="004C497D"/>
    <w:rsid w:val="004C4A55"/>
    <w:rsid w:val="004C52F9"/>
    <w:rsid w:val="004C5458"/>
    <w:rsid w:val="004C573B"/>
    <w:rsid w:val="004C5CC1"/>
    <w:rsid w:val="004C5D43"/>
    <w:rsid w:val="004C61F7"/>
    <w:rsid w:val="004C63D6"/>
    <w:rsid w:val="004C65ED"/>
    <w:rsid w:val="004C6EC0"/>
    <w:rsid w:val="004C7027"/>
    <w:rsid w:val="004C7342"/>
    <w:rsid w:val="004C7A4E"/>
    <w:rsid w:val="004C7BFE"/>
    <w:rsid w:val="004D0624"/>
    <w:rsid w:val="004D1031"/>
    <w:rsid w:val="004D1199"/>
    <w:rsid w:val="004D1BD6"/>
    <w:rsid w:val="004D270E"/>
    <w:rsid w:val="004D27D1"/>
    <w:rsid w:val="004D27D5"/>
    <w:rsid w:val="004D2F38"/>
    <w:rsid w:val="004D4830"/>
    <w:rsid w:val="004D4FFB"/>
    <w:rsid w:val="004D5216"/>
    <w:rsid w:val="004D5AA7"/>
    <w:rsid w:val="004D5C6F"/>
    <w:rsid w:val="004D5CC6"/>
    <w:rsid w:val="004D5EC2"/>
    <w:rsid w:val="004D6084"/>
    <w:rsid w:val="004D6297"/>
    <w:rsid w:val="004D62B6"/>
    <w:rsid w:val="004D7125"/>
    <w:rsid w:val="004D71A5"/>
    <w:rsid w:val="004D76A5"/>
    <w:rsid w:val="004D77CC"/>
    <w:rsid w:val="004D7ADE"/>
    <w:rsid w:val="004D7F82"/>
    <w:rsid w:val="004E0928"/>
    <w:rsid w:val="004E1C7A"/>
    <w:rsid w:val="004E247D"/>
    <w:rsid w:val="004E26D8"/>
    <w:rsid w:val="004E2C75"/>
    <w:rsid w:val="004E2CE6"/>
    <w:rsid w:val="004E2E45"/>
    <w:rsid w:val="004E2E94"/>
    <w:rsid w:val="004E3138"/>
    <w:rsid w:val="004E3AAC"/>
    <w:rsid w:val="004E3FDF"/>
    <w:rsid w:val="004E41EC"/>
    <w:rsid w:val="004E442A"/>
    <w:rsid w:val="004E48A3"/>
    <w:rsid w:val="004E4B19"/>
    <w:rsid w:val="004E4B9F"/>
    <w:rsid w:val="004E4BB4"/>
    <w:rsid w:val="004E4DA7"/>
    <w:rsid w:val="004E4E73"/>
    <w:rsid w:val="004E547F"/>
    <w:rsid w:val="004E5537"/>
    <w:rsid w:val="004E566E"/>
    <w:rsid w:val="004E5BD2"/>
    <w:rsid w:val="004E5E1C"/>
    <w:rsid w:val="004E620E"/>
    <w:rsid w:val="004E6CB2"/>
    <w:rsid w:val="004E7495"/>
    <w:rsid w:val="004E7896"/>
    <w:rsid w:val="004E7993"/>
    <w:rsid w:val="004E7CCC"/>
    <w:rsid w:val="004F0022"/>
    <w:rsid w:val="004F03C9"/>
    <w:rsid w:val="004F096D"/>
    <w:rsid w:val="004F099F"/>
    <w:rsid w:val="004F0EB7"/>
    <w:rsid w:val="004F15D0"/>
    <w:rsid w:val="004F177A"/>
    <w:rsid w:val="004F18BA"/>
    <w:rsid w:val="004F1B06"/>
    <w:rsid w:val="004F2271"/>
    <w:rsid w:val="004F26F1"/>
    <w:rsid w:val="004F2793"/>
    <w:rsid w:val="004F3829"/>
    <w:rsid w:val="004F3934"/>
    <w:rsid w:val="004F3FFF"/>
    <w:rsid w:val="004F40A1"/>
    <w:rsid w:val="004F4704"/>
    <w:rsid w:val="004F5460"/>
    <w:rsid w:val="004F54CC"/>
    <w:rsid w:val="004F5652"/>
    <w:rsid w:val="004F5B07"/>
    <w:rsid w:val="004F5D9A"/>
    <w:rsid w:val="004F5E82"/>
    <w:rsid w:val="004F5FF4"/>
    <w:rsid w:val="004F6000"/>
    <w:rsid w:val="004F6B04"/>
    <w:rsid w:val="004F6F49"/>
    <w:rsid w:val="004F75C3"/>
    <w:rsid w:val="0050006C"/>
    <w:rsid w:val="0050008F"/>
    <w:rsid w:val="005000CB"/>
    <w:rsid w:val="00500303"/>
    <w:rsid w:val="0050077D"/>
    <w:rsid w:val="00500BF4"/>
    <w:rsid w:val="0050104D"/>
    <w:rsid w:val="005013D9"/>
    <w:rsid w:val="0050222E"/>
    <w:rsid w:val="005022CD"/>
    <w:rsid w:val="00502357"/>
    <w:rsid w:val="00503D87"/>
    <w:rsid w:val="00503FCA"/>
    <w:rsid w:val="005040C0"/>
    <w:rsid w:val="00504416"/>
    <w:rsid w:val="005048D8"/>
    <w:rsid w:val="00505356"/>
    <w:rsid w:val="005066C7"/>
    <w:rsid w:val="005068D2"/>
    <w:rsid w:val="00506DA5"/>
    <w:rsid w:val="0050723B"/>
    <w:rsid w:val="00507406"/>
    <w:rsid w:val="00507C45"/>
    <w:rsid w:val="00507D69"/>
    <w:rsid w:val="00507DC0"/>
    <w:rsid w:val="00507DFB"/>
    <w:rsid w:val="0051038E"/>
    <w:rsid w:val="0051086C"/>
    <w:rsid w:val="00510954"/>
    <w:rsid w:val="00510F70"/>
    <w:rsid w:val="00512B99"/>
    <w:rsid w:val="00512C40"/>
    <w:rsid w:val="00514068"/>
    <w:rsid w:val="005140C6"/>
    <w:rsid w:val="00514BB4"/>
    <w:rsid w:val="00514E59"/>
    <w:rsid w:val="00515233"/>
    <w:rsid w:val="00515493"/>
    <w:rsid w:val="005157F5"/>
    <w:rsid w:val="00515880"/>
    <w:rsid w:val="00515891"/>
    <w:rsid w:val="00515C75"/>
    <w:rsid w:val="00517018"/>
    <w:rsid w:val="00517068"/>
    <w:rsid w:val="00517266"/>
    <w:rsid w:val="0051729F"/>
    <w:rsid w:val="005174AB"/>
    <w:rsid w:val="0051757F"/>
    <w:rsid w:val="00517D36"/>
    <w:rsid w:val="00521367"/>
    <w:rsid w:val="00521482"/>
    <w:rsid w:val="00521A1B"/>
    <w:rsid w:val="00522338"/>
    <w:rsid w:val="005223D0"/>
    <w:rsid w:val="00523AC7"/>
    <w:rsid w:val="00523BC2"/>
    <w:rsid w:val="00523F61"/>
    <w:rsid w:val="0052420F"/>
    <w:rsid w:val="0052463A"/>
    <w:rsid w:val="00524B4E"/>
    <w:rsid w:val="00524B6D"/>
    <w:rsid w:val="005252EA"/>
    <w:rsid w:val="0052576D"/>
    <w:rsid w:val="005259DC"/>
    <w:rsid w:val="00525BC2"/>
    <w:rsid w:val="00525BE7"/>
    <w:rsid w:val="00525C64"/>
    <w:rsid w:val="00526A82"/>
    <w:rsid w:val="005270BA"/>
    <w:rsid w:val="0052734C"/>
    <w:rsid w:val="0052752A"/>
    <w:rsid w:val="005276E0"/>
    <w:rsid w:val="00527D88"/>
    <w:rsid w:val="00530869"/>
    <w:rsid w:val="00531BB4"/>
    <w:rsid w:val="00531DEA"/>
    <w:rsid w:val="005322DC"/>
    <w:rsid w:val="005328F3"/>
    <w:rsid w:val="00532942"/>
    <w:rsid w:val="005331FF"/>
    <w:rsid w:val="00533739"/>
    <w:rsid w:val="00533D89"/>
    <w:rsid w:val="00533FBC"/>
    <w:rsid w:val="00534126"/>
    <w:rsid w:val="00534140"/>
    <w:rsid w:val="0053457B"/>
    <w:rsid w:val="00534B96"/>
    <w:rsid w:val="00534EDC"/>
    <w:rsid w:val="00535B58"/>
    <w:rsid w:val="005361B9"/>
    <w:rsid w:val="005361F1"/>
    <w:rsid w:val="005368B3"/>
    <w:rsid w:val="00536F49"/>
    <w:rsid w:val="00537382"/>
    <w:rsid w:val="00537C42"/>
    <w:rsid w:val="00537C8E"/>
    <w:rsid w:val="00537CDA"/>
    <w:rsid w:val="00537D23"/>
    <w:rsid w:val="00537E50"/>
    <w:rsid w:val="00540CBE"/>
    <w:rsid w:val="00540D76"/>
    <w:rsid w:val="00541005"/>
    <w:rsid w:val="0054114E"/>
    <w:rsid w:val="00541567"/>
    <w:rsid w:val="0054203F"/>
    <w:rsid w:val="00542A63"/>
    <w:rsid w:val="00542B49"/>
    <w:rsid w:val="005441A5"/>
    <w:rsid w:val="00544410"/>
    <w:rsid w:val="00544CC1"/>
    <w:rsid w:val="00544E10"/>
    <w:rsid w:val="00544F01"/>
    <w:rsid w:val="00544F9D"/>
    <w:rsid w:val="00545197"/>
    <w:rsid w:val="005455C6"/>
    <w:rsid w:val="005456C6"/>
    <w:rsid w:val="0054595B"/>
    <w:rsid w:val="005465CC"/>
    <w:rsid w:val="00550888"/>
    <w:rsid w:val="0055091D"/>
    <w:rsid w:val="00550E09"/>
    <w:rsid w:val="00550E15"/>
    <w:rsid w:val="005518C5"/>
    <w:rsid w:val="00551D78"/>
    <w:rsid w:val="00552153"/>
    <w:rsid w:val="005528FC"/>
    <w:rsid w:val="00552F84"/>
    <w:rsid w:val="005533E0"/>
    <w:rsid w:val="00553731"/>
    <w:rsid w:val="005538FA"/>
    <w:rsid w:val="00553FE8"/>
    <w:rsid w:val="00554239"/>
    <w:rsid w:val="00555C0F"/>
    <w:rsid w:val="0055619A"/>
    <w:rsid w:val="005561EF"/>
    <w:rsid w:val="0055624E"/>
    <w:rsid w:val="00556ADD"/>
    <w:rsid w:val="00556ED3"/>
    <w:rsid w:val="00557857"/>
    <w:rsid w:val="00557883"/>
    <w:rsid w:val="00557AD6"/>
    <w:rsid w:val="00560085"/>
    <w:rsid w:val="00560204"/>
    <w:rsid w:val="005603AE"/>
    <w:rsid w:val="00560A73"/>
    <w:rsid w:val="00560B1E"/>
    <w:rsid w:val="0056194C"/>
    <w:rsid w:val="00561DAA"/>
    <w:rsid w:val="00561E63"/>
    <w:rsid w:val="00562504"/>
    <w:rsid w:val="00562F9C"/>
    <w:rsid w:val="0056340C"/>
    <w:rsid w:val="0056432F"/>
    <w:rsid w:val="00564A2B"/>
    <w:rsid w:val="005651E0"/>
    <w:rsid w:val="00565585"/>
    <w:rsid w:val="00565692"/>
    <w:rsid w:val="0056583A"/>
    <w:rsid w:val="0056597C"/>
    <w:rsid w:val="00565FD8"/>
    <w:rsid w:val="005663B9"/>
    <w:rsid w:val="005673A8"/>
    <w:rsid w:val="005675BC"/>
    <w:rsid w:val="00567616"/>
    <w:rsid w:val="00567CDB"/>
    <w:rsid w:val="00567D0C"/>
    <w:rsid w:val="005700E6"/>
    <w:rsid w:val="005704F6"/>
    <w:rsid w:val="005707D7"/>
    <w:rsid w:val="00570B45"/>
    <w:rsid w:val="0057131F"/>
    <w:rsid w:val="005717AB"/>
    <w:rsid w:val="0057203A"/>
    <w:rsid w:val="0057204F"/>
    <w:rsid w:val="00572542"/>
    <w:rsid w:val="00572AFE"/>
    <w:rsid w:val="00574B79"/>
    <w:rsid w:val="00576007"/>
    <w:rsid w:val="005761BF"/>
    <w:rsid w:val="00576344"/>
    <w:rsid w:val="00576923"/>
    <w:rsid w:val="00576A51"/>
    <w:rsid w:val="005770FE"/>
    <w:rsid w:val="00577585"/>
    <w:rsid w:val="005777F6"/>
    <w:rsid w:val="0058090D"/>
    <w:rsid w:val="00580B60"/>
    <w:rsid w:val="005811BC"/>
    <w:rsid w:val="00581344"/>
    <w:rsid w:val="005816F1"/>
    <w:rsid w:val="00581D0A"/>
    <w:rsid w:val="00582216"/>
    <w:rsid w:val="00582397"/>
    <w:rsid w:val="00583236"/>
    <w:rsid w:val="0058338C"/>
    <w:rsid w:val="005839A2"/>
    <w:rsid w:val="005844AB"/>
    <w:rsid w:val="005849B4"/>
    <w:rsid w:val="00584E66"/>
    <w:rsid w:val="00585B68"/>
    <w:rsid w:val="00586796"/>
    <w:rsid w:val="0058686D"/>
    <w:rsid w:val="00586D44"/>
    <w:rsid w:val="00586E6F"/>
    <w:rsid w:val="00587AD3"/>
    <w:rsid w:val="00587AD7"/>
    <w:rsid w:val="00587E28"/>
    <w:rsid w:val="00587F73"/>
    <w:rsid w:val="0059018B"/>
    <w:rsid w:val="005908BB"/>
    <w:rsid w:val="00590EAA"/>
    <w:rsid w:val="005911C0"/>
    <w:rsid w:val="005911C7"/>
    <w:rsid w:val="005915FB"/>
    <w:rsid w:val="00591637"/>
    <w:rsid w:val="00591A97"/>
    <w:rsid w:val="00591DEB"/>
    <w:rsid w:val="00592225"/>
    <w:rsid w:val="00592753"/>
    <w:rsid w:val="00592C13"/>
    <w:rsid w:val="00592ED4"/>
    <w:rsid w:val="0059315D"/>
    <w:rsid w:val="00593874"/>
    <w:rsid w:val="00593B50"/>
    <w:rsid w:val="00593EFB"/>
    <w:rsid w:val="00593F0B"/>
    <w:rsid w:val="00594374"/>
    <w:rsid w:val="005947A9"/>
    <w:rsid w:val="0059493D"/>
    <w:rsid w:val="00594D90"/>
    <w:rsid w:val="0059501E"/>
    <w:rsid w:val="005955A9"/>
    <w:rsid w:val="005957EB"/>
    <w:rsid w:val="00595829"/>
    <w:rsid w:val="00595A24"/>
    <w:rsid w:val="00595D31"/>
    <w:rsid w:val="00595EC3"/>
    <w:rsid w:val="0059628B"/>
    <w:rsid w:val="005962AC"/>
    <w:rsid w:val="005A068B"/>
    <w:rsid w:val="005A0AC1"/>
    <w:rsid w:val="005A0F29"/>
    <w:rsid w:val="005A1700"/>
    <w:rsid w:val="005A1EF6"/>
    <w:rsid w:val="005A2C1D"/>
    <w:rsid w:val="005A33B5"/>
    <w:rsid w:val="005A39E1"/>
    <w:rsid w:val="005A43FF"/>
    <w:rsid w:val="005A4852"/>
    <w:rsid w:val="005A4979"/>
    <w:rsid w:val="005A497F"/>
    <w:rsid w:val="005A4BAB"/>
    <w:rsid w:val="005A4E63"/>
    <w:rsid w:val="005A4FB3"/>
    <w:rsid w:val="005A52EB"/>
    <w:rsid w:val="005A558D"/>
    <w:rsid w:val="005A657B"/>
    <w:rsid w:val="005A6888"/>
    <w:rsid w:val="005A6D90"/>
    <w:rsid w:val="005A733A"/>
    <w:rsid w:val="005A7551"/>
    <w:rsid w:val="005A75C2"/>
    <w:rsid w:val="005A78CB"/>
    <w:rsid w:val="005A7CAC"/>
    <w:rsid w:val="005A7DDD"/>
    <w:rsid w:val="005A7EED"/>
    <w:rsid w:val="005B00D4"/>
    <w:rsid w:val="005B0160"/>
    <w:rsid w:val="005B076F"/>
    <w:rsid w:val="005B08AE"/>
    <w:rsid w:val="005B0D6A"/>
    <w:rsid w:val="005B1104"/>
    <w:rsid w:val="005B1D36"/>
    <w:rsid w:val="005B1DFF"/>
    <w:rsid w:val="005B1E47"/>
    <w:rsid w:val="005B1E9C"/>
    <w:rsid w:val="005B1F74"/>
    <w:rsid w:val="005B2A5A"/>
    <w:rsid w:val="005B2B47"/>
    <w:rsid w:val="005B2BA0"/>
    <w:rsid w:val="005B2D56"/>
    <w:rsid w:val="005B3604"/>
    <w:rsid w:val="005B38A8"/>
    <w:rsid w:val="005B3D66"/>
    <w:rsid w:val="005B4279"/>
    <w:rsid w:val="005B4322"/>
    <w:rsid w:val="005B4750"/>
    <w:rsid w:val="005B5349"/>
    <w:rsid w:val="005B5B14"/>
    <w:rsid w:val="005B5C1B"/>
    <w:rsid w:val="005B5DEC"/>
    <w:rsid w:val="005B5E8F"/>
    <w:rsid w:val="005B624F"/>
    <w:rsid w:val="005B725F"/>
    <w:rsid w:val="005B72AA"/>
    <w:rsid w:val="005B775F"/>
    <w:rsid w:val="005B7C73"/>
    <w:rsid w:val="005C0B1E"/>
    <w:rsid w:val="005C2E8E"/>
    <w:rsid w:val="005C3260"/>
    <w:rsid w:val="005C3563"/>
    <w:rsid w:val="005C364A"/>
    <w:rsid w:val="005C39C8"/>
    <w:rsid w:val="005C482F"/>
    <w:rsid w:val="005C5161"/>
    <w:rsid w:val="005C5769"/>
    <w:rsid w:val="005C582A"/>
    <w:rsid w:val="005C598B"/>
    <w:rsid w:val="005C59D1"/>
    <w:rsid w:val="005C5DCA"/>
    <w:rsid w:val="005C6CF0"/>
    <w:rsid w:val="005C6E27"/>
    <w:rsid w:val="005C7240"/>
    <w:rsid w:val="005C76B5"/>
    <w:rsid w:val="005C7A59"/>
    <w:rsid w:val="005D0641"/>
    <w:rsid w:val="005D07AD"/>
    <w:rsid w:val="005D0C54"/>
    <w:rsid w:val="005D0EEE"/>
    <w:rsid w:val="005D1862"/>
    <w:rsid w:val="005D18BA"/>
    <w:rsid w:val="005D19D2"/>
    <w:rsid w:val="005D1DF5"/>
    <w:rsid w:val="005D1EB3"/>
    <w:rsid w:val="005D2045"/>
    <w:rsid w:val="005D228D"/>
    <w:rsid w:val="005D23A5"/>
    <w:rsid w:val="005D2491"/>
    <w:rsid w:val="005D282D"/>
    <w:rsid w:val="005D2C93"/>
    <w:rsid w:val="005D2F3F"/>
    <w:rsid w:val="005D3755"/>
    <w:rsid w:val="005D38C8"/>
    <w:rsid w:val="005D410F"/>
    <w:rsid w:val="005D428F"/>
    <w:rsid w:val="005D49AF"/>
    <w:rsid w:val="005D4AF4"/>
    <w:rsid w:val="005D4ED1"/>
    <w:rsid w:val="005D52E7"/>
    <w:rsid w:val="005D5967"/>
    <w:rsid w:val="005D5CC9"/>
    <w:rsid w:val="005D61ED"/>
    <w:rsid w:val="005D6A5E"/>
    <w:rsid w:val="005D6A8E"/>
    <w:rsid w:val="005D70BD"/>
    <w:rsid w:val="005D797F"/>
    <w:rsid w:val="005D7B5C"/>
    <w:rsid w:val="005D7E9F"/>
    <w:rsid w:val="005E016B"/>
    <w:rsid w:val="005E080B"/>
    <w:rsid w:val="005E0914"/>
    <w:rsid w:val="005E0F5A"/>
    <w:rsid w:val="005E1515"/>
    <w:rsid w:val="005E1F62"/>
    <w:rsid w:val="005E20BD"/>
    <w:rsid w:val="005E2189"/>
    <w:rsid w:val="005E25E5"/>
    <w:rsid w:val="005E279E"/>
    <w:rsid w:val="005E2803"/>
    <w:rsid w:val="005E2CB8"/>
    <w:rsid w:val="005E3358"/>
    <w:rsid w:val="005E38D8"/>
    <w:rsid w:val="005E39A5"/>
    <w:rsid w:val="005E3EF3"/>
    <w:rsid w:val="005E4380"/>
    <w:rsid w:val="005E503C"/>
    <w:rsid w:val="005E5548"/>
    <w:rsid w:val="005E5A3E"/>
    <w:rsid w:val="005E61F3"/>
    <w:rsid w:val="005E6547"/>
    <w:rsid w:val="005E6A31"/>
    <w:rsid w:val="005E6B96"/>
    <w:rsid w:val="005E7325"/>
    <w:rsid w:val="005E7ACF"/>
    <w:rsid w:val="005F001F"/>
    <w:rsid w:val="005F0183"/>
    <w:rsid w:val="005F022E"/>
    <w:rsid w:val="005F03A9"/>
    <w:rsid w:val="005F0501"/>
    <w:rsid w:val="005F07CA"/>
    <w:rsid w:val="005F09C8"/>
    <w:rsid w:val="005F0A5A"/>
    <w:rsid w:val="005F18E5"/>
    <w:rsid w:val="005F2A0A"/>
    <w:rsid w:val="005F2AB0"/>
    <w:rsid w:val="005F2C5B"/>
    <w:rsid w:val="005F3167"/>
    <w:rsid w:val="005F324E"/>
    <w:rsid w:val="005F336B"/>
    <w:rsid w:val="005F37C7"/>
    <w:rsid w:val="005F3FAE"/>
    <w:rsid w:val="005F433F"/>
    <w:rsid w:val="005F497F"/>
    <w:rsid w:val="005F4F3F"/>
    <w:rsid w:val="005F5289"/>
    <w:rsid w:val="005F5390"/>
    <w:rsid w:val="005F611E"/>
    <w:rsid w:val="005F633B"/>
    <w:rsid w:val="005F6A0E"/>
    <w:rsid w:val="005F7286"/>
    <w:rsid w:val="005F76A5"/>
    <w:rsid w:val="005F7770"/>
    <w:rsid w:val="005F7803"/>
    <w:rsid w:val="005F7BC4"/>
    <w:rsid w:val="00600462"/>
    <w:rsid w:val="00600A85"/>
    <w:rsid w:val="00600D0C"/>
    <w:rsid w:val="00600F30"/>
    <w:rsid w:val="00600F47"/>
    <w:rsid w:val="00601220"/>
    <w:rsid w:val="006016D3"/>
    <w:rsid w:val="006019CE"/>
    <w:rsid w:val="00601ABA"/>
    <w:rsid w:val="00601B35"/>
    <w:rsid w:val="00602015"/>
    <w:rsid w:val="006020AA"/>
    <w:rsid w:val="00602216"/>
    <w:rsid w:val="00602410"/>
    <w:rsid w:val="00603569"/>
    <w:rsid w:val="00603AB4"/>
    <w:rsid w:val="00603E55"/>
    <w:rsid w:val="00604195"/>
    <w:rsid w:val="006041C6"/>
    <w:rsid w:val="00605D8D"/>
    <w:rsid w:val="00605F81"/>
    <w:rsid w:val="00606094"/>
    <w:rsid w:val="006060A6"/>
    <w:rsid w:val="00606D3B"/>
    <w:rsid w:val="00607724"/>
    <w:rsid w:val="00607FAF"/>
    <w:rsid w:val="00607FB2"/>
    <w:rsid w:val="00610CDB"/>
    <w:rsid w:val="0061126C"/>
    <w:rsid w:val="00611701"/>
    <w:rsid w:val="0061199D"/>
    <w:rsid w:val="00612303"/>
    <w:rsid w:val="0061343F"/>
    <w:rsid w:val="006136D7"/>
    <w:rsid w:val="00613E9A"/>
    <w:rsid w:val="00613EAD"/>
    <w:rsid w:val="006144B9"/>
    <w:rsid w:val="00614594"/>
    <w:rsid w:val="00614A88"/>
    <w:rsid w:val="00614DAD"/>
    <w:rsid w:val="00614FB8"/>
    <w:rsid w:val="00615D29"/>
    <w:rsid w:val="00615E6B"/>
    <w:rsid w:val="00616835"/>
    <w:rsid w:val="00616890"/>
    <w:rsid w:val="006168C6"/>
    <w:rsid w:val="00616B7D"/>
    <w:rsid w:val="00616D4C"/>
    <w:rsid w:val="006176CC"/>
    <w:rsid w:val="0061799E"/>
    <w:rsid w:val="006200B6"/>
    <w:rsid w:val="006206D3"/>
    <w:rsid w:val="00621E38"/>
    <w:rsid w:val="006221D1"/>
    <w:rsid w:val="00622635"/>
    <w:rsid w:val="00622670"/>
    <w:rsid w:val="006228FA"/>
    <w:rsid w:val="00622DDC"/>
    <w:rsid w:val="00622FF5"/>
    <w:rsid w:val="006231B8"/>
    <w:rsid w:val="00623601"/>
    <w:rsid w:val="00623CAF"/>
    <w:rsid w:val="0062402E"/>
    <w:rsid w:val="00624777"/>
    <w:rsid w:val="00624CBA"/>
    <w:rsid w:val="00624E85"/>
    <w:rsid w:val="006251BB"/>
    <w:rsid w:val="006253DE"/>
    <w:rsid w:val="00625523"/>
    <w:rsid w:val="00625933"/>
    <w:rsid w:val="006260D7"/>
    <w:rsid w:val="0062642C"/>
    <w:rsid w:val="006265BD"/>
    <w:rsid w:val="00626673"/>
    <w:rsid w:val="00626A46"/>
    <w:rsid w:val="006273E0"/>
    <w:rsid w:val="00630AAF"/>
    <w:rsid w:val="00630AEC"/>
    <w:rsid w:val="00630DB8"/>
    <w:rsid w:val="006313A4"/>
    <w:rsid w:val="006318C8"/>
    <w:rsid w:val="00631EB9"/>
    <w:rsid w:val="006328E5"/>
    <w:rsid w:val="00632A45"/>
    <w:rsid w:val="00632C49"/>
    <w:rsid w:val="00633132"/>
    <w:rsid w:val="006331FB"/>
    <w:rsid w:val="006332B5"/>
    <w:rsid w:val="006332F0"/>
    <w:rsid w:val="00633E8A"/>
    <w:rsid w:val="00633F34"/>
    <w:rsid w:val="00634392"/>
    <w:rsid w:val="0063465E"/>
    <w:rsid w:val="00634965"/>
    <w:rsid w:val="00634BBE"/>
    <w:rsid w:val="00634E80"/>
    <w:rsid w:val="0063513F"/>
    <w:rsid w:val="00635256"/>
    <w:rsid w:val="00635FC3"/>
    <w:rsid w:val="0063613B"/>
    <w:rsid w:val="006366E0"/>
    <w:rsid w:val="00636BA4"/>
    <w:rsid w:val="00636D66"/>
    <w:rsid w:val="00637B60"/>
    <w:rsid w:val="00637B97"/>
    <w:rsid w:val="00637D61"/>
    <w:rsid w:val="006402F3"/>
    <w:rsid w:val="0064036C"/>
    <w:rsid w:val="00640DE4"/>
    <w:rsid w:val="00641431"/>
    <w:rsid w:val="006418EA"/>
    <w:rsid w:val="006419DC"/>
    <w:rsid w:val="00641E4F"/>
    <w:rsid w:val="00642293"/>
    <w:rsid w:val="00642399"/>
    <w:rsid w:val="00642B18"/>
    <w:rsid w:val="0064319B"/>
    <w:rsid w:val="006435C1"/>
    <w:rsid w:val="00643757"/>
    <w:rsid w:val="00643B25"/>
    <w:rsid w:val="00643D0F"/>
    <w:rsid w:val="00644485"/>
    <w:rsid w:val="00644919"/>
    <w:rsid w:val="00644E63"/>
    <w:rsid w:val="0064547F"/>
    <w:rsid w:val="0064559A"/>
    <w:rsid w:val="00645EC9"/>
    <w:rsid w:val="0064649D"/>
    <w:rsid w:val="0064689F"/>
    <w:rsid w:val="0064766F"/>
    <w:rsid w:val="00650206"/>
    <w:rsid w:val="006503B8"/>
    <w:rsid w:val="0065105A"/>
    <w:rsid w:val="006511FF"/>
    <w:rsid w:val="00651C37"/>
    <w:rsid w:val="0065220E"/>
    <w:rsid w:val="006525AD"/>
    <w:rsid w:val="00652625"/>
    <w:rsid w:val="00652A1A"/>
    <w:rsid w:val="00652AAF"/>
    <w:rsid w:val="00652B46"/>
    <w:rsid w:val="00653083"/>
    <w:rsid w:val="006545E1"/>
    <w:rsid w:val="00654EB0"/>
    <w:rsid w:val="006551D3"/>
    <w:rsid w:val="00655241"/>
    <w:rsid w:val="00655552"/>
    <w:rsid w:val="006557CA"/>
    <w:rsid w:val="00655847"/>
    <w:rsid w:val="00655A0A"/>
    <w:rsid w:val="00656103"/>
    <w:rsid w:val="0065688E"/>
    <w:rsid w:val="00656F6C"/>
    <w:rsid w:val="006572FA"/>
    <w:rsid w:val="00657412"/>
    <w:rsid w:val="00657488"/>
    <w:rsid w:val="00657733"/>
    <w:rsid w:val="006578B1"/>
    <w:rsid w:val="00657A5D"/>
    <w:rsid w:val="00657E0F"/>
    <w:rsid w:val="0066025C"/>
    <w:rsid w:val="00660463"/>
    <w:rsid w:val="006606A9"/>
    <w:rsid w:val="0066077A"/>
    <w:rsid w:val="00660A08"/>
    <w:rsid w:val="006610EE"/>
    <w:rsid w:val="00661CA7"/>
    <w:rsid w:val="00662051"/>
    <w:rsid w:val="00662AE3"/>
    <w:rsid w:val="00662E8C"/>
    <w:rsid w:val="00663458"/>
    <w:rsid w:val="00663BFB"/>
    <w:rsid w:val="00663D81"/>
    <w:rsid w:val="006642E5"/>
    <w:rsid w:val="00664D25"/>
    <w:rsid w:val="00664E15"/>
    <w:rsid w:val="00665037"/>
    <w:rsid w:val="006654F1"/>
    <w:rsid w:val="006663B0"/>
    <w:rsid w:val="006664E5"/>
    <w:rsid w:val="00666C8B"/>
    <w:rsid w:val="00666CA4"/>
    <w:rsid w:val="0066704B"/>
    <w:rsid w:val="006670AD"/>
    <w:rsid w:val="00667479"/>
    <w:rsid w:val="00667484"/>
    <w:rsid w:val="0066775C"/>
    <w:rsid w:val="00667D7F"/>
    <w:rsid w:val="006704B7"/>
    <w:rsid w:val="006706AD"/>
    <w:rsid w:val="006706F0"/>
    <w:rsid w:val="00670AF3"/>
    <w:rsid w:val="00671163"/>
    <w:rsid w:val="0067175D"/>
    <w:rsid w:val="00672A8D"/>
    <w:rsid w:val="006737FF"/>
    <w:rsid w:val="00673998"/>
    <w:rsid w:val="00674295"/>
    <w:rsid w:val="006742D9"/>
    <w:rsid w:val="00674C43"/>
    <w:rsid w:val="0067555D"/>
    <w:rsid w:val="00675B62"/>
    <w:rsid w:val="00675BAA"/>
    <w:rsid w:val="00675D62"/>
    <w:rsid w:val="00675EC7"/>
    <w:rsid w:val="0067646A"/>
    <w:rsid w:val="0067659A"/>
    <w:rsid w:val="006775D3"/>
    <w:rsid w:val="00677A9C"/>
    <w:rsid w:val="00680592"/>
    <w:rsid w:val="0068096F"/>
    <w:rsid w:val="00680CD4"/>
    <w:rsid w:val="00680E46"/>
    <w:rsid w:val="00680E82"/>
    <w:rsid w:val="00680F52"/>
    <w:rsid w:val="00681246"/>
    <w:rsid w:val="0068172A"/>
    <w:rsid w:val="006817CE"/>
    <w:rsid w:val="00682324"/>
    <w:rsid w:val="00682AA7"/>
    <w:rsid w:val="00682BC9"/>
    <w:rsid w:val="00682DCB"/>
    <w:rsid w:val="0068300A"/>
    <w:rsid w:val="00683503"/>
    <w:rsid w:val="0068364B"/>
    <w:rsid w:val="006839A1"/>
    <w:rsid w:val="00683DE3"/>
    <w:rsid w:val="00684488"/>
    <w:rsid w:val="006845FC"/>
    <w:rsid w:val="00684874"/>
    <w:rsid w:val="00685A75"/>
    <w:rsid w:val="00685E22"/>
    <w:rsid w:val="00685E35"/>
    <w:rsid w:val="00685E98"/>
    <w:rsid w:val="0068749B"/>
    <w:rsid w:val="006879F6"/>
    <w:rsid w:val="00687BFF"/>
    <w:rsid w:val="00690606"/>
    <w:rsid w:val="00690749"/>
    <w:rsid w:val="00690866"/>
    <w:rsid w:val="00690A6F"/>
    <w:rsid w:val="00690E56"/>
    <w:rsid w:val="00690E64"/>
    <w:rsid w:val="00691734"/>
    <w:rsid w:val="00691C7C"/>
    <w:rsid w:val="00691EBB"/>
    <w:rsid w:val="006925A1"/>
    <w:rsid w:val="0069272C"/>
    <w:rsid w:val="0069298B"/>
    <w:rsid w:val="00692B86"/>
    <w:rsid w:val="00693413"/>
    <w:rsid w:val="0069427D"/>
    <w:rsid w:val="006943CF"/>
    <w:rsid w:val="00694972"/>
    <w:rsid w:val="00694B7F"/>
    <w:rsid w:val="00694F47"/>
    <w:rsid w:val="00695114"/>
    <w:rsid w:val="006952A7"/>
    <w:rsid w:val="00695404"/>
    <w:rsid w:val="00695822"/>
    <w:rsid w:val="00695842"/>
    <w:rsid w:val="00695853"/>
    <w:rsid w:val="00695EEB"/>
    <w:rsid w:val="00696AA0"/>
    <w:rsid w:val="00696F22"/>
    <w:rsid w:val="0069758F"/>
    <w:rsid w:val="00697894"/>
    <w:rsid w:val="00697970"/>
    <w:rsid w:val="0069798D"/>
    <w:rsid w:val="00697BC2"/>
    <w:rsid w:val="00697FB3"/>
    <w:rsid w:val="006A0A17"/>
    <w:rsid w:val="006A1564"/>
    <w:rsid w:val="006A1B37"/>
    <w:rsid w:val="006A2526"/>
    <w:rsid w:val="006A3276"/>
    <w:rsid w:val="006A4081"/>
    <w:rsid w:val="006A4253"/>
    <w:rsid w:val="006A42C8"/>
    <w:rsid w:val="006A436B"/>
    <w:rsid w:val="006A4775"/>
    <w:rsid w:val="006A4C4C"/>
    <w:rsid w:val="006A5119"/>
    <w:rsid w:val="006A512D"/>
    <w:rsid w:val="006A515F"/>
    <w:rsid w:val="006A5862"/>
    <w:rsid w:val="006A5C13"/>
    <w:rsid w:val="006A5EB1"/>
    <w:rsid w:val="006A6236"/>
    <w:rsid w:val="006A67ED"/>
    <w:rsid w:val="006A6CEB"/>
    <w:rsid w:val="006A6D31"/>
    <w:rsid w:val="006A7622"/>
    <w:rsid w:val="006A78AB"/>
    <w:rsid w:val="006B0643"/>
    <w:rsid w:val="006B08E8"/>
    <w:rsid w:val="006B0A66"/>
    <w:rsid w:val="006B1266"/>
    <w:rsid w:val="006B148C"/>
    <w:rsid w:val="006B1B18"/>
    <w:rsid w:val="006B1DEC"/>
    <w:rsid w:val="006B26D5"/>
    <w:rsid w:val="006B2E17"/>
    <w:rsid w:val="006B3008"/>
    <w:rsid w:val="006B3129"/>
    <w:rsid w:val="006B316E"/>
    <w:rsid w:val="006B32DD"/>
    <w:rsid w:val="006B38E3"/>
    <w:rsid w:val="006B3C08"/>
    <w:rsid w:val="006B3C45"/>
    <w:rsid w:val="006B3DF3"/>
    <w:rsid w:val="006B4552"/>
    <w:rsid w:val="006B4C3A"/>
    <w:rsid w:val="006B4C5B"/>
    <w:rsid w:val="006B4FCA"/>
    <w:rsid w:val="006B5989"/>
    <w:rsid w:val="006B59E6"/>
    <w:rsid w:val="006B5E19"/>
    <w:rsid w:val="006B648B"/>
    <w:rsid w:val="006B64E8"/>
    <w:rsid w:val="006B6C22"/>
    <w:rsid w:val="006B6E05"/>
    <w:rsid w:val="006B6FCC"/>
    <w:rsid w:val="006B6FCD"/>
    <w:rsid w:val="006B72F4"/>
    <w:rsid w:val="006B7765"/>
    <w:rsid w:val="006B7934"/>
    <w:rsid w:val="006B7A77"/>
    <w:rsid w:val="006B7C50"/>
    <w:rsid w:val="006C01AA"/>
    <w:rsid w:val="006C109F"/>
    <w:rsid w:val="006C10EC"/>
    <w:rsid w:val="006C1336"/>
    <w:rsid w:val="006C1408"/>
    <w:rsid w:val="006C183C"/>
    <w:rsid w:val="006C1B7D"/>
    <w:rsid w:val="006C22EA"/>
    <w:rsid w:val="006C267B"/>
    <w:rsid w:val="006C2858"/>
    <w:rsid w:val="006C2A5A"/>
    <w:rsid w:val="006C3182"/>
    <w:rsid w:val="006C3464"/>
    <w:rsid w:val="006C364F"/>
    <w:rsid w:val="006C3748"/>
    <w:rsid w:val="006C3B70"/>
    <w:rsid w:val="006C4ABE"/>
    <w:rsid w:val="006C52E7"/>
    <w:rsid w:val="006C55BC"/>
    <w:rsid w:val="006C6125"/>
    <w:rsid w:val="006C68F9"/>
    <w:rsid w:val="006C6CCA"/>
    <w:rsid w:val="006C74B1"/>
    <w:rsid w:val="006C7553"/>
    <w:rsid w:val="006C79FA"/>
    <w:rsid w:val="006C7D63"/>
    <w:rsid w:val="006C7F61"/>
    <w:rsid w:val="006D0BD8"/>
    <w:rsid w:val="006D0E0A"/>
    <w:rsid w:val="006D0F15"/>
    <w:rsid w:val="006D0FA4"/>
    <w:rsid w:val="006D14E7"/>
    <w:rsid w:val="006D153D"/>
    <w:rsid w:val="006D1E19"/>
    <w:rsid w:val="006D1F86"/>
    <w:rsid w:val="006D27F3"/>
    <w:rsid w:val="006D2B9A"/>
    <w:rsid w:val="006D3247"/>
    <w:rsid w:val="006D399B"/>
    <w:rsid w:val="006D3CEA"/>
    <w:rsid w:val="006D3D29"/>
    <w:rsid w:val="006D3D80"/>
    <w:rsid w:val="006D440A"/>
    <w:rsid w:val="006D49B9"/>
    <w:rsid w:val="006D4A20"/>
    <w:rsid w:val="006D4AC2"/>
    <w:rsid w:val="006D53F2"/>
    <w:rsid w:val="006D5F2A"/>
    <w:rsid w:val="006D6008"/>
    <w:rsid w:val="006D626F"/>
    <w:rsid w:val="006D6379"/>
    <w:rsid w:val="006D6DB2"/>
    <w:rsid w:val="006D730C"/>
    <w:rsid w:val="006D7B6B"/>
    <w:rsid w:val="006E080A"/>
    <w:rsid w:val="006E1150"/>
    <w:rsid w:val="006E1499"/>
    <w:rsid w:val="006E1623"/>
    <w:rsid w:val="006E2151"/>
    <w:rsid w:val="006E2286"/>
    <w:rsid w:val="006E22AB"/>
    <w:rsid w:val="006E2621"/>
    <w:rsid w:val="006E2634"/>
    <w:rsid w:val="006E3214"/>
    <w:rsid w:val="006E32C7"/>
    <w:rsid w:val="006E377B"/>
    <w:rsid w:val="006E596E"/>
    <w:rsid w:val="006E5A5D"/>
    <w:rsid w:val="006E5B24"/>
    <w:rsid w:val="006E6352"/>
    <w:rsid w:val="006E6694"/>
    <w:rsid w:val="006E66B9"/>
    <w:rsid w:val="006E68FD"/>
    <w:rsid w:val="006E6F34"/>
    <w:rsid w:val="006E70E0"/>
    <w:rsid w:val="006E762E"/>
    <w:rsid w:val="006E79AD"/>
    <w:rsid w:val="006E7D37"/>
    <w:rsid w:val="006F0473"/>
    <w:rsid w:val="006F0ACA"/>
    <w:rsid w:val="006F115B"/>
    <w:rsid w:val="006F130C"/>
    <w:rsid w:val="006F18A4"/>
    <w:rsid w:val="006F1A12"/>
    <w:rsid w:val="006F1A5A"/>
    <w:rsid w:val="006F2780"/>
    <w:rsid w:val="006F3534"/>
    <w:rsid w:val="006F3B08"/>
    <w:rsid w:val="006F3EAF"/>
    <w:rsid w:val="006F4341"/>
    <w:rsid w:val="006F4AD0"/>
    <w:rsid w:val="006F4C20"/>
    <w:rsid w:val="006F5995"/>
    <w:rsid w:val="006F5C06"/>
    <w:rsid w:val="006F5D8D"/>
    <w:rsid w:val="006F5E94"/>
    <w:rsid w:val="006F6AD2"/>
    <w:rsid w:val="006F6CE8"/>
    <w:rsid w:val="006F7356"/>
    <w:rsid w:val="006F7A41"/>
    <w:rsid w:val="006F7D3C"/>
    <w:rsid w:val="00700382"/>
    <w:rsid w:val="0070095D"/>
    <w:rsid w:val="0070130A"/>
    <w:rsid w:val="00701843"/>
    <w:rsid w:val="007019BD"/>
    <w:rsid w:val="0070225B"/>
    <w:rsid w:val="007022F0"/>
    <w:rsid w:val="0070262A"/>
    <w:rsid w:val="007027CE"/>
    <w:rsid w:val="00702DF9"/>
    <w:rsid w:val="0070314F"/>
    <w:rsid w:val="007032CB"/>
    <w:rsid w:val="007037E2"/>
    <w:rsid w:val="00703A48"/>
    <w:rsid w:val="00703F34"/>
    <w:rsid w:val="00704574"/>
    <w:rsid w:val="007049B5"/>
    <w:rsid w:val="007049CE"/>
    <w:rsid w:val="00704AA1"/>
    <w:rsid w:val="00705568"/>
    <w:rsid w:val="00705DCB"/>
    <w:rsid w:val="0070699F"/>
    <w:rsid w:val="0070704D"/>
    <w:rsid w:val="0070729B"/>
    <w:rsid w:val="00707868"/>
    <w:rsid w:val="00707D5E"/>
    <w:rsid w:val="007101C3"/>
    <w:rsid w:val="007102B6"/>
    <w:rsid w:val="00710431"/>
    <w:rsid w:val="007108C0"/>
    <w:rsid w:val="00710F38"/>
    <w:rsid w:val="00710FB7"/>
    <w:rsid w:val="00711D1D"/>
    <w:rsid w:val="0071250E"/>
    <w:rsid w:val="0071277A"/>
    <w:rsid w:val="00712F7A"/>
    <w:rsid w:val="00712FE7"/>
    <w:rsid w:val="007132EC"/>
    <w:rsid w:val="00713690"/>
    <w:rsid w:val="00713A63"/>
    <w:rsid w:val="0071432D"/>
    <w:rsid w:val="007149A1"/>
    <w:rsid w:val="00714CED"/>
    <w:rsid w:val="00714F44"/>
    <w:rsid w:val="007157B8"/>
    <w:rsid w:val="0071636B"/>
    <w:rsid w:val="00716BD6"/>
    <w:rsid w:val="0071791F"/>
    <w:rsid w:val="00717D07"/>
    <w:rsid w:val="00717E11"/>
    <w:rsid w:val="00717F0B"/>
    <w:rsid w:val="007201FF"/>
    <w:rsid w:val="00721192"/>
    <w:rsid w:val="007212D2"/>
    <w:rsid w:val="007215B3"/>
    <w:rsid w:val="007215C9"/>
    <w:rsid w:val="00721A72"/>
    <w:rsid w:val="00721C38"/>
    <w:rsid w:val="00721D95"/>
    <w:rsid w:val="00721F99"/>
    <w:rsid w:val="0072241E"/>
    <w:rsid w:val="007235E3"/>
    <w:rsid w:val="0072385C"/>
    <w:rsid w:val="00723ACB"/>
    <w:rsid w:val="00725017"/>
    <w:rsid w:val="00725426"/>
    <w:rsid w:val="00726021"/>
    <w:rsid w:val="0072610B"/>
    <w:rsid w:val="007262EA"/>
    <w:rsid w:val="007263A5"/>
    <w:rsid w:val="007263FF"/>
    <w:rsid w:val="00727F2D"/>
    <w:rsid w:val="0073038B"/>
    <w:rsid w:val="007308AF"/>
    <w:rsid w:val="00730A31"/>
    <w:rsid w:val="00730FE8"/>
    <w:rsid w:val="0073139C"/>
    <w:rsid w:val="00731A90"/>
    <w:rsid w:val="00731EDB"/>
    <w:rsid w:val="00733097"/>
    <w:rsid w:val="0073372B"/>
    <w:rsid w:val="0073382C"/>
    <w:rsid w:val="007338C2"/>
    <w:rsid w:val="0073397B"/>
    <w:rsid w:val="0073399B"/>
    <w:rsid w:val="00734175"/>
    <w:rsid w:val="00735938"/>
    <w:rsid w:val="00735B96"/>
    <w:rsid w:val="00735FA1"/>
    <w:rsid w:val="00736030"/>
    <w:rsid w:val="00736B45"/>
    <w:rsid w:val="007370AC"/>
    <w:rsid w:val="007378D7"/>
    <w:rsid w:val="00737E16"/>
    <w:rsid w:val="007404E5"/>
    <w:rsid w:val="0074066D"/>
    <w:rsid w:val="007406C1"/>
    <w:rsid w:val="00740B44"/>
    <w:rsid w:val="00741135"/>
    <w:rsid w:val="0074145E"/>
    <w:rsid w:val="007415CE"/>
    <w:rsid w:val="00741663"/>
    <w:rsid w:val="0074176C"/>
    <w:rsid w:val="00741B1F"/>
    <w:rsid w:val="00741DAB"/>
    <w:rsid w:val="00741E9D"/>
    <w:rsid w:val="00742408"/>
    <w:rsid w:val="007429ED"/>
    <w:rsid w:val="00742A54"/>
    <w:rsid w:val="00742AE6"/>
    <w:rsid w:val="007430F2"/>
    <w:rsid w:val="007431BB"/>
    <w:rsid w:val="0074355D"/>
    <w:rsid w:val="00743CAF"/>
    <w:rsid w:val="00745518"/>
    <w:rsid w:val="007458CF"/>
    <w:rsid w:val="00745ADA"/>
    <w:rsid w:val="00745F5B"/>
    <w:rsid w:val="007460A3"/>
    <w:rsid w:val="00746122"/>
    <w:rsid w:val="00746180"/>
    <w:rsid w:val="0074649E"/>
    <w:rsid w:val="0074676D"/>
    <w:rsid w:val="0074677E"/>
    <w:rsid w:val="0074695A"/>
    <w:rsid w:val="0074740B"/>
    <w:rsid w:val="00747555"/>
    <w:rsid w:val="007478C7"/>
    <w:rsid w:val="00750163"/>
    <w:rsid w:val="007502CF"/>
    <w:rsid w:val="0075068E"/>
    <w:rsid w:val="00750785"/>
    <w:rsid w:val="007507A3"/>
    <w:rsid w:val="00750932"/>
    <w:rsid w:val="007510FF"/>
    <w:rsid w:val="007513A4"/>
    <w:rsid w:val="00751757"/>
    <w:rsid w:val="0075186A"/>
    <w:rsid w:val="007520F1"/>
    <w:rsid w:val="0075230A"/>
    <w:rsid w:val="007533F9"/>
    <w:rsid w:val="00753878"/>
    <w:rsid w:val="00753B40"/>
    <w:rsid w:val="00753F8B"/>
    <w:rsid w:val="007541C3"/>
    <w:rsid w:val="007549FD"/>
    <w:rsid w:val="007550EB"/>
    <w:rsid w:val="0075598F"/>
    <w:rsid w:val="007559B4"/>
    <w:rsid w:val="00755A62"/>
    <w:rsid w:val="0075691D"/>
    <w:rsid w:val="00756A87"/>
    <w:rsid w:val="00757625"/>
    <w:rsid w:val="00757F26"/>
    <w:rsid w:val="00760153"/>
    <w:rsid w:val="0076027A"/>
    <w:rsid w:val="007602F5"/>
    <w:rsid w:val="00760ECD"/>
    <w:rsid w:val="007611F7"/>
    <w:rsid w:val="00761D89"/>
    <w:rsid w:val="00761F2C"/>
    <w:rsid w:val="00761F8A"/>
    <w:rsid w:val="00762343"/>
    <w:rsid w:val="0076251F"/>
    <w:rsid w:val="007628A7"/>
    <w:rsid w:val="007629B6"/>
    <w:rsid w:val="00762F7E"/>
    <w:rsid w:val="007631BD"/>
    <w:rsid w:val="007634FB"/>
    <w:rsid w:val="00764737"/>
    <w:rsid w:val="007655E6"/>
    <w:rsid w:val="00765880"/>
    <w:rsid w:val="00765CAC"/>
    <w:rsid w:val="007660BC"/>
    <w:rsid w:val="0076654E"/>
    <w:rsid w:val="00766750"/>
    <w:rsid w:val="0076678D"/>
    <w:rsid w:val="00766793"/>
    <w:rsid w:val="007669FC"/>
    <w:rsid w:val="00766C3D"/>
    <w:rsid w:val="00766C99"/>
    <w:rsid w:val="00766DBA"/>
    <w:rsid w:val="00766FFB"/>
    <w:rsid w:val="0076738E"/>
    <w:rsid w:val="00770609"/>
    <w:rsid w:val="00770679"/>
    <w:rsid w:val="007706D3"/>
    <w:rsid w:val="00770E8E"/>
    <w:rsid w:val="00771187"/>
    <w:rsid w:val="007715ED"/>
    <w:rsid w:val="007717E5"/>
    <w:rsid w:val="007731C2"/>
    <w:rsid w:val="00774679"/>
    <w:rsid w:val="00774A77"/>
    <w:rsid w:val="00774AD2"/>
    <w:rsid w:val="00774E89"/>
    <w:rsid w:val="007750CD"/>
    <w:rsid w:val="0077596D"/>
    <w:rsid w:val="00776E92"/>
    <w:rsid w:val="00777721"/>
    <w:rsid w:val="00780296"/>
    <w:rsid w:val="007809BA"/>
    <w:rsid w:val="00780F9B"/>
    <w:rsid w:val="007810C4"/>
    <w:rsid w:val="00781324"/>
    <w:rsid w:val="00781333"/>
    <w:rsid w:val="0078168B"/>
    <w:rsid w:val="0078189B"/>
    <w:rsid w:val="00781D00"/>
    <w:rsid w:val="00782581"/>
    <w:rsid w:val="007832EA"/>
    <w:rsid w:val="00783645"/>
    <w:rsid w:val="007836FC"/>
    <w:rsid w:val="00783B48"/>
    <w:rsid w:val="00783C29"/>
    <w:rsid w:val="00783F49"/>
    <w:rsid w:val="00784123"/>
    <w:rsid w:val="00784285"/>
    <w:rsid w:val="00784F60"/>
    <w:rsid w:val="007857D3"/>
    <w:rsid w:val="007859C9"/>
    <w:rsid w:val="00785ED4"/>
    <w:rsid w:val="007861C2"/>
    <w:rsid w:val="007864BC"/>
    <w:rsid w:val="00786518"/>
    <w:rsid w:val="00786C83"/>
    <w:rsid w:val="00786CE0"/>
    <w:rsid w:val="00790091"/>
    <w:rsid w:val="00790593"/>
    <w:rsid w:val="007905F9"/>
    <w:rsid w:val="00790806"/>
    <w:rsid w:val="00790CD3"/>
    <w:rsid w:val="00791109"/>
    <w:rsid w:val="00791142"/>
    <w:rsid w:val="0079166B"/>
    <w:rsid w:val="0079170E"/>
    <w:rsid w:val="00791913"/>
    <w:rsid w:val="00791D7C"/>
    <w:rsid w:val="007922AF"/>
    <w:rsid w:val="00792325"/>
    <w:rsid w:val="0079238A"/>
    <w:rsid w:val="00792737"/>
    <w:rsid w:val="00792E3B"/>
    <w:rsid w:val="0079322C"/>
    <w:rsid w:val="00794059"/>
    <w:rsid w:val="007942C9"/>
    <w:rsid w:val="00794A20"/>
    <w:rsid w:val="00794BA1"/>
    <w:rsid w:val="00794C1F"/>
    <w:rsid w:val="0079564B"/>
    <w:rsid w:val="007959A1"/>
    <w:rsid w:val="00796698"/>
    <w:rsid w:val="007967D2"/>
    <w:rsid w:val="00796D9C"/>
    <w:rsid w:val="00796E58"/>
    <w:rsid w:val="00797539"/>
    <w:rsid w:val="00797BB7"/>
    <w:rsid w:val="00797DB8"/>
    <w:rsid w:val="00797EE9"/>
    <w:rsid w:val="007A034A"/>
    <w:rsid w:val="007A077A"/>
    <w:rsid w:val="007A0F2C"/>
    <w:rsid w:val="007A0FC9"/>
    <w:rsid w:val="007A1EF9"/>
    <w:rsid w:val="007A1F30"/>
    <w:rsid w:val="007A289A"/>
    <w:rsid w:val="007A3B2C"/>
    <w:rsid w:val="007A3EA5"/>
    <w:rsid w:val="007A408D"/>
    <w:rsid w:val="007A41B5"/>
    <w:rsid w:val="007A491F"/>
    <w:rsid w:val="007A4ACD"/>
    <w:rsid w:val="007A4D9B"/>
    <w:rsid w:val="007A541D"/>
    <w:rsid w:val="007A5AF0"/>
    <w:rsid w:val="007A5B31"/>
    <w:rsid w:val="007A5FA3"/>
    <w:rsid w:val="007A6115"/>
    <w:rsid w:val="007A695B"/>
    <w:rsid w:val="007A6BC1"/>
    <w:rsid w:val="007A7326"/>
    <w:rsid w:val="007A741E"/>
    <w:rsid w:val="007A743B"/>
    <w:rsid w:val="007A7688"/>
    <w:rsid w:val="007A7B9D"/>
    <w:rsid w:val="007A7E91"/>
    <w:rsid w:val="007B0239"/>
    <w:rsid w:val="007B030B"/>
    <w:rsid w:val="007B042F"/>
    <w:rsid w:val="007B163D"/>
    <w:rsid w:val="007B22B9"/>
    <w:rsid w:val="007B2977"/>
    <w:rsid w:val="007B2B2E"/>
    <w:rsid w:val="007B2C7C"/>
    <w:rsid w:val="007B2F52"/>
    <w:rsid w:val="007B355B"/>
    <w:rsid w:val="007B35E4"/>
    <w:rsid w:val="007B4AA3"/>
    <w:rsid w:val="007B5231"/>
    <w:rsid w:val="007B583C"/>
    <w:rsid w:val="007B5A45"/>
    <w:rsid w:val="007B5F67"/>
    <w:rsid w:val="007B61DB"/>
    <w:rsid w:val="007B728B"/>
    <w:rsid w:val="007B76C3"/>
    <w:rsid w:val="007B7923"/>
    <w:rsid w:val="007C00DC"/>
    <w:rsid w:val="007C058D"/>
    <w:rsid w:val="007C1070"/>
    <w:rsid w:val="007C1174"/>
    <w:rsid w:val="007C1BC5"/>
    <w:rsid w:val="007C1CAD"/>
    <w:rsid w:val="007C1DBA"/>
    <w:rsid w:val="007C225F"/>
    <w:rsid w:val="007C2296"/>
    <w:rsid w:val="007C292B"/>
    <w:rsid w:val="007C2F5C"/>
    <w:rsid w:val="007C3275"/>
    <w:rsid w:val="007C3CD3"/>
    <w:rsid w:val="007C41AB"/>
    <w:rsid w:val="007C4B63"/>
    <w:rsid w:val="007C4C68"/>
    <w:rsid w:val="007C4DE2"/>
    <w:rsid w:val="007C58C5"/>
    <w:rsid w:val="007C5AF7"/>
    <w:rsid w:val="007C600B"/>
    <w:rsid w:val="007C644B"/>
    <w:rsid w:val="007C6829"/>
    <w:rsid w:val="007C6849"/>
    <w:rsid w:val="007C6E3A"/>
    <w:rsid w:val="007D0621"/>
    <w:rsid w:val="007D17AE"/>
    <w:rsid w:val="007D1850"/>
    <w:rsid w:val="007D1902"/>
    <w:rsid w:val="007D1A89"/>
    <w:rsid w:val="007D1E83"/>
    <w:rsid w:val="007D218B"/>
    <w:rsid w:val="007D21D8"/>
    <w:rsid w:val="007D2904"/>
    <w:rsid w:val="007D2E1A"/>
    <w:rsid w:val="007D2E3D"/>
    <w:rsid w:val="007D4BC4"/>
    <w:rsid w:val="007D575C"/>
    <w:rsid w:val="007D578F"/>
    <w:rsid w:val="007D588C"/>
    <w:rsid w:val="007D5925"/>
    <w:rsid w:val="007D60CD"/>
    <w:rsid w:val="007D6B44"/>
    <w:rsid w:val="007D7962"/>
    <w:rsid w:val="007E03BF"/>
    <w:rsid w:val="007E05AB"/>
    <w:rsid w:val="007E0A67"/>
    <w:rsid w:val="007E0BD0"/>
    <w:rsid w:val="007E1109"/>
    <w:rsid w:val="007E1727"/>
    <w:rsid w:val="007E187F"/>
    <w:rsid w:val="007E1CE4"/>
    <w:rsid w:val="007E1F90"/>
    <w:rsid w:val="007E207D"/>
    <w:rsid w:val="007E23AE"/>
    <w:rsid w:val="007E2532"/>
    <w:rsid w:val="007E2661"/>
    <w:rsid w:val="007E33FC"/>
    <w:rsid w:val="007E38DC"/>
    <w:rsid w:val="007E3D64"/>
    <w:rsid w:val="007E3D95"/>
    <w:rsid w:val="007E45C8"/>
    <w:rsid w:val="007E4B33"/>
    <w:rsid w:val="007E4D48"/>
    <w:rsid w:val="007E5345"/>
    <w:rsid w:val="007E5AFB"/>
    <w:rsid w:val="007E613E"/>
    <w:rsid w:val="007E6217"/>
    <w:rsid w:val="007E6833"/>
    <w:rsid w:val="007E6A26"/>
    <w:rsid w:val="007E6B3B"/>
    <w:rsid w:val="007E792A"/>
    <w:rsid w:val="007E7F48"/>
    <w:rsid w:val="007F04A6"/>
    <w:rsid w:val="007F066A"/>
    <w:rsid w:val="007F06C6"/>
    <w:rsid w:val="007F1EBC"/>
    <w:rsid w:val="007F1F33"/>
    <w:rsid w:val="007F20FD"/>
    <w:rsid w:val="007F21AB"/>
    <w:rsid w:val="007F29E3"/>
    <w:rsid w:val="007F2DE7"/>
    <w:rsid w:val="007F2F24"/>
    <w:rsid w:val="007F376D"/>
    <w:rsid w:val="007F38A8"/>
    <w:rsid w:val="007F3959"/>
    <w:rsid w:val="007F3FA8"/>
    <w:rsid w:val="007F41E3"/>
    <w:rsid w:val="007F47BD"/>
    <w:rsid w:val="007F4B7A"/>
    <w:rsid w:val="007F5769"/>
    <w:rsid w:val="007F620D"/>
    <w:rsid w:val="007F7263"/>
    <w:rsid w:val="00800092"/>
    <w:rsid w:val="00800D0E"/>
    <w:rsid w:val="00800F95"/>
    <w:rsid w:val="0080124C"/>
    <w:rsid w:val="0080160D"/>
    <w:rsid w:val="00801645"/>
    <w:rsid w:val="00801A2C"/>
    <w:rsid w:val="00801F9A"/>
    <w:rsid w:val="00802136"/>
    <w:rsid w:val="008025FD"/>
    <w:rsid w:val="008026A3"/>
    <w:rsid w:val="0080273E"/>
    <w:rsid w:val="00802776"/>
    <w:rsid w:val="00802E7E"/>
    <w:rsid w:val="0080333C"/>
    <w:rsid w:val="00803970"/>
    <w:rsid w:val="00803BD8"/>
    <w:rsid w:val="00804077"/>
    <w:rsid w:val="00804121"/>
    <w:rsid w:val="008046DE"/>
    <w:rsid w:val="0080471B"/>
    <w:rsid w:val="00804ABB"/>
    <w:rsid w:val="00804DEB"/>
    <w:rsid w:val="008052A9"/>
    <w:rsid w:val="008052C1"/>
    <w:rsid w:val="00805DA1"/>
    <w:rsid w:val="008061BE"/>
    <w:rsid w:val="00806496"/>
    <w:rsid w:val="008066A4"/>
    <w:rsid w:val="0080686A"/>
    <w:rsid w:val="00806EE8"/>
    <w:rsid w:val="00806FB5"/>
    <w:rsid w:val="00807958"/>
    <w:rsid w:val="008101BD"/>
    <w:rsid w:val="00810213"/>
    <w:rsid w:val="008105E8"/>
    <w:rsid w:val="00810741"/>
    <w:rsid w:val="00810871"/>
    <w:rsid w:val="00810B0A"/>
    <w:rsid w:val="00810B67"/>
    <w:rsid w:val="00811731"/>
    <w:rsid w:val="0081177B"/>
    <w:rsid w:val="00811803"/>
    <w:rsid w:val="0081199D"/>
    <w:rsid w:val="00812A32"/>
    <w:rsid w:val="008132AA"/>
    <w:rsid w:val="008144AF"/>
    <w:rsid w:val="00814815"/>
    <w:rsid w:val="00814A72"/>
    <w:rsid w:val="008151AC"/>
    <w:rsid w:val="00815DC2"/>
    <w:rsid w:val="00816222"/>
    <w:rsid w:val="00816259"/>
    <w:rsid w:val="008162A7"/>
    <w:rsid w:val="008166FE"/>
    <w:rsid w:val="00816DD5"/>
    <w:rsid w:val="00816F35"/>
    <w:rsid w:val="00817158"/>
    <w:rsid w:val="008173F2"/>
    <w:rsid w:val="00817999"/>
    <w:rsid w:val="00817C4A"/>
    <w:rsid w:val="00817FBA"/>
    <w:rsid w:val="008202C6"/>
    <w:rsid w:val="00820397"/>
    <w:rsid w:val="00820CE9"/>
    <w:rsid w:val="008214FA"/>
    <w:rsid w:val="008220E0"/>
    <w:rsid w:val="008223F1"/>
    <w:rsid w:val="008224E8"/>
    <w:rsid w:val="008229B8"/>
    <w:rsid w:val="0082308E"/>
    <w:rsid w:val="008235B6"/>
    <w:rsid w:val="00823B78"/>
    <w:rsid w:val="00824EF8"/>
    <w:rsid w:val="008257FA"/>
    <w:rsid w:val="00826014"/>
    <w:rsid w:val="00826540"/>
    <w:rsid w:val="00826668"/>
    <w:rsid w:val="00830077"/>
    <w:rsid w:val="0083007A"/>
    <w:rsid w:val="00830290"/>
    <w:rsid w:val="0083083F"/>
    <w:rsid w:val="00830E8E"/>
    <w:rsid w:val="0083121E"/>
    <w:rsid w:val="008313A5"/>
    <w:rsid w:val="008319AC"/>
    <w:rsid w:val="008322E2"/>
    <w:rsid w:val="00832AE1"/>
    <w:rsid w:val="00832F03"/>
    <w:rsid w:val="008331D3"/>
    <w:rsid w:val="00833379"/>
    <w:rsid w:val="00833758"/>
    <w:rsid w:val="00833FF6"/>
    <w:rsid w:val="00834486"/>
    <w:rsid w:val="008344F3"/>
    <w:rsid w:val="00834615"/>
    <w:rsid w:val="008347B8"/>
    <w:rsid w:val="00834D18"/>
    <w:rsid w:val="008359D8"/>
    <w:rsid w:val="0083629D"/>
    <w:rsid w:val="008363D1"/>
    <w:rsid w:val="008364C6"/>
    <w:rsid w:val="0083678D"/>
    <w:rsid w:val="00836AA1"/>
    <w:rsid w:val="0083718F"/>
    <w:rsid w:val="00837235"/>
    <w:rsid w:val="008373E7"/>
    <w:rsid w:val="008375E5"/>
    <w:rsid w:val="00837615"/>
    <w:rsid w:val="0083761B"/>
    <w:rsid w:val="00837A50"/>
    <w:rsid w:val="00837C7B"/>
    <w:rsid w:val="00840C5F"/>
    <w:rsid w:val="00840F38"/>
    <w:rsid w:val="00841308"/>
    <w:rsid w:val="00841DAA"/>
    <w:rsid w:val="00842268"/>
    <w:rsid w:val="00842573"/>
    <w:rsid w:val="00842B73"/>
    <w:rsid w:val="008430F5"/>
    <w:rsid w:val="008435AF"/>
    <w:rsid w:val="00843735"/>
    <w:rsid w:val="00843F52"/>
    <w:rsid w:val="00844676"/>
    <w:rsid w:val="00844EAE"/>
    <w:rsid w:val="00844F2E"/>
    <w:rsid w:val="00845393"/>
    <w:rsid w:val="008457E6"/>
    <w:rsid w:val="00845D92"/>
    <w:rsid w:val="00845F7D"/>
    <w:rsid w:val="00846490"/>
    <w:rsid w:val="00846972"/>
    <w:rsid w:val="00846EB8"/>
    <w:rsid w:val="008478C3"/>
    <w:rsid w:val="0085011B"/>
    <w:rsid w:val="00851344"/>
    <w:rsid w:val="008517DA"/>
    <w:rsid w:val="00851A28"/>
    <w:rsid w:val="0085220F"/>
    <w:rsid w:val="00852319"/>
    <w:rsid w:val="008525E8"/>
    <w:rsid w:val="00852C64"/>
    <w:rsid w:val="0085376D"/>
    <w:rsid w:val="0085436F"/>
    <w:rsid w:val="00854BC5"/>
    <w:rsid w:val="00854DCE"/>
    <w:rsid w:val="00854FE5"/>
    <w:rsid w:val="00855975"/>
    <w:rsid w:val="00856B2E"/>
    <w:rsid w:val="00856C69"/>
    <w:rsid w:val="008576C0"/>
    <w:rsid w:val="008576D6"/>
    <w:rsid w:val="008578E0"/>
    <w:rsid w:val="00857959"/>
    <w:rsid w:val="00857963"/>
    <w:rsid w:val="008579EB"/>
    <w:rsid w:val="00857B2F"/>
    <w:rsid w:val="00857B6F"/>
    <w:rsid w:val="00857CE3"/>
    <w:rsid w:val="008610AF"/>
    <w:rsid w:val="008616FB"/>
    <w:rsid w:val="00861D48"/>
    <w:rsid w:val="00862103"/>
    <w:rsid w:val="008623A7"/>
    <w:rsid w:val="008630E0"/>
    <w:rsid w:val="008635A4"/>
    <w:rsid w:val="008635B2"/>
    <w:rsid w:val="00863743"/>
    <w:rsid w:val="00863D95"/>
    <w:rsid w:val="00864977"/>
    <w:rsid w:val="00865073"/>
    <w:rsid w:val="008653E9"/>
    <w:rsid w:val="008661A6"/>
    <w:rsid w:val="008667C1"/>
    <w:rsid w:val="00866AFA"/>
    <w:rsid w:val="00867294"/>
    <w:rsid w:val="00867486"/>
    <w:rsid w:val="00867942"/>
    <w:rsid w:val="008679A7"/>
    <w:rsid w:val="00867AC0"/>
    <w:rsid w:val="00870400"/>
    <w:rsid w:val="008712EF"/>
    <w:rsid w:val="0087245E"/>
    <w:rsid w:val="00872CA5"/>
    <w:rsid w:val="00872D15"/>
    <w:rsid w:val="00872E8A"/>
    <w:rsid w:val="008731EB"/>
    <w:rsid w:val="00873E62"/>
    <w:rsid w:val="008743E6"/>
    <w:rsid w:val="008744AB"/>
    <w:rsid w:val="00874D73"/>
    <w:rsid w:val="0087587B"/>
    <w:rsid w:val="00875940"/>
    <w:rsid w:val="00875EF2"/>
    <w:rsid w:val="00876B84"/>
    <w:rsid w:val="00877911"/>
    <w:rsid w:val="00880306"/>
    <w:rsid w:val="008805CD"/>
    <w:rsid w:val="00880982"/>
    <w:rsid w:val="008809A1"/>
    <w:rsid w:val="00881182"/>
    <w:rsid w:val="00881515"/>
    <w:rsid w:val="008815EF"/>
    <w:rsid w:val="0088176D"/>
    <w:rsid w:val="0088287D"/>
    <w:rsid w:val="008831BC"/>
    <w:rsid w:val="00883821"/>
    <w:rsid w:val="00883B19"/>
    <w:rsid w:val="00883FCE"/>
    <w:rsid w:val="00884049"/>
    <w:rsid w:val="00884119"/>
    <w:rsid w:val="0088416A"/>
    <w:rsid w:val="008847AD"/>
    <w:rsid w:val="008851B2"/>
    <w:rsid w:val="0088542C"/>
    <w:rsid w:val="00885505"/>
    <w:rsid w:val="0088571F"/>
    <w:rsid w:val="00885768"/>
    <w:rsid w:val="00886FBF"/>
    <w:rsid w:val="0088759B"/>
    <w:rsid w:val="00887B7C"/>
    <w:rsid w:val="00887DA1"/>
    <w:rsid w:val="00890372"/>
    <w:rsid w:val="00890E6F"/>
    <w:rsid w:val="008911C8"/>
    <w:rsid w:val="008914EA"/>
    <w:rsid w:val="00891713"/>
    <w:rsid w:val="00891F5E"/>
    <w:rsid w:val="00891FE9"/>
    <w:rsid w:val="00892F56"/>
    <w:rsid w:val="0089301C"/>
    <w:rsid w:val="008930ED"/>
    <w:rsid w:val="00893382"/>
    <w:rsid w:val="00893D19"/>
    <w:rsid w:val="00894351"/>
    <w:rsid w:val="0089438C"/>
    <w:rsid w:val="00894674"/>
    <w:rsid w:val="0089482F"/>
    <w:rsid w:val="00894E83"/>
    <w:rsid w:val="0089595F"/>
    <w:rsid w:val="00895A14"/>
    <w:rsid w:val="00895BB4"/>
    <w:rsid w:val="00895D2C"/>
    <w:rsid w:val="00896AC0"/>
    <w:rsid w:val="00896B6F"/>
    <w:rsid w:val="0089701E"/>
    <w:rsid w:val="00897A4B"/>
    <w:rsid w:val="008A0067"/>
    <w:rsid w:val="008A0A3C"/>
    <w:rsid w:val="008A15D7"/>
    <w:rsid w:val="008A1FE7"/>
    <w:rsid w:val="008A29E0"/>
    <w:rsid w:val="008A3161"/>
    <w:rsid w:val="008A3253"/>
    <w:rsid w:val="008A39AE"/>
    <w:rsid w:val="008A3D42"/>
    <w:rsid w:val="008A4196"/>
    <w:rsid w:val="008A43E5"/>
    <w:rsid w:val="008A44DC"/>
    <w:rsid w:val="008A4A6D"/>
    <w:rsid w:val="008A5D2D"/>
    <w:rsid w:val="008A5DDE"/>
    <w:rsid w:val="008A5EA2"/>
    <w:rsid w:val="008A62FB"/>
    <w:rsid w:val="008A6416"/>
    <w:rsid w:val="008A6604"/>
    <w:rsid w:val="008A6AB3"/>
    <w:rsid w:val="008A6C3B"/>
    <w:rsid w:val="008A6E49"/>
    <w:rsid w:val="008A77AD"/>
    <w:rsid w:val="008A7B2A"/>
    <w:rsid w:val="008B02E8"/>
    <w:rsid w:val="008B0CAE"/>
    <w:rsid w:val="008B0D4F"/>
    <w:rsid w:val="008B0E8C"/>
    <w:rsid w:val="008B1B09"/>
    <w:rsid w:val="008B2466"/>
    <w:rsid w:val="008B258F"/>
    <w:rsid w:val="008B270B"/>
    <w:rsid w:val="008B35BD"/>
    <w:rsid w:val="008B362A"/>
    <w:rsid w:val="008B3D25"/>
    <w:rsid w:val="008B40AC"/>
    <w:rsid w:val="008B4B1D"/>
    <w:rsid w:val="008B4F4C"/>
    <w:rsid w:val="008B504E"/>
    <w:rsid w:val="008B5641"/>
    <w:rsid w:val="008B5C39"/>
    <w:rsid w:val="008B6293"/>
    <w:rsid w:val="008B745B"/>
    <w:rsid w:val="008B7DB6"/>
    <w:rsid w:val="008C0071"/>
    <w:rsid w:val="008C25A2"/>
    <w:rsid w:val="008C2BEB"/>
    <w:rsid w:val="008C31BE"/>
    <w:rsid w:val="008C36CB"/>
    <w:rsid w:val="008C3905"/>
    <w:rsid w:val="008C3A69"/>
    <w:rsid w:val="008C3AB3"/>
    <w:rsid w:val="008C3C19"/>
    <w:rsid w:val="008C4920"/>
    <w:rsid w:val="008C49A2"/>
    <w:rsid w:val="008C4A84"/>
    <w:rsid w:val="008C50BD"/>
    <w:rsid w:val="008C5158"/>
    <w:rsid w:val="008C52A7"/>
    <w:rsid w:val="008C5ED7"/>
    <w:rsid w:val="008C61AA"/>
    <w:rsid w:val="008C6443"/>
    <w:rsid w:val="008C64A2"/>
    <w:rsid w:val="008C6A4B"/>
    <w:rsid w:val="008C6D7C"/>
    <w:rsid w:val="008C6E06"/>
    <w:rsid w:val="008C75FF"/>
    <w:rsid w:val="008C7981"/>
    <w:rsid w:val="008C7A48"/>
    <w:rsid w:val="008C7ACE"/>
    <w:rsid w:val="008D0487"/>
    <w:rsid w:val="008D0883"/>
    <w:rsid w:val="008D0CA8"/>
    <w:rsid w:val="008D1591"/>
    <w:rsid w:val="008D1718"/>
    <w:rsid w:val="008D1EAD"/>
    <w:rsid w:val="008D202C"/>
    <w:rsid w:val="008D2591"/>
    <w:rsid w:val="008D28C6"/>
    <w:rsid w:val="008D3ED9"/>
    <w:rsid w:val="008D4018"/>
    <w:rsid w:val="008D4D83"/>
    <w:rsid w:val="008D523B"/>
    <w:rsid w:val="008D543D"/>
    <w:rsid w:val="008D57EE"/>
    <w:rsid w:val="008D5D71"/>
    <w:rsid w:val="008D61E5"/>
    <w:rsid w:val="008D6F0A"/>
    <w:rsid w:val="008D7717"/>
    <w:rsid w:val="008E0B1D"/>
    <w:rsid w:val="008E0CC0"/>
    <w:rsid w:val="008E0F53"/>
    <w:rsid w:val="008E11EF"/>
    <w:rsid w:val="008E2045"/>
    <w:rsid w:val="008E2861"/>
    <w:rsid w:val="008E2E40"/>
    <w:rsid w:val="008E3262"/>
    <w:rsid w:val="008E3A0D"/>
    <w:rsid w:val="008E3EAE"/>
    <w:rsid w:val="008E41D0"/>
    <w:rsid w:val="008E470E"/>
    <w:rsid w:val="008E51AD"/>
    <w:rsid w:val="008E5299"/>
    <w:rsid w:val="008E55C5"/>
    <w:rsid w:val="008E56CD"/>
    <w:rsid w:val="008E5994"/>
    <w:rsid w:val="008E5D33"/>
    <w:rsid w:val="008E60FF"/>
    <w:rsid w:val="008E632D"/>
    <w:rsid w:val="008E678D"/>
    <w:rsid w:val="008E6AAF"/>
    <w:rsid w:val="008E6D64"/>
    <w:rsid w:val="008E7179"/>
    <w:rsid w:val="008F043C"/>
    <w:rsid w:val="008F0494"/>
    <w:rsid w:val="008F0A32"/>
    <w:rsid w:val="008F1188"/>
    <w:rsid w:val="008F153B"/>
    <w:rsid w:val="008F1A6F"/>
    <w:rsid w:val="008F1AF1"/>
    <w:rsid w:val="008F1B8E"/>
    <w:rsid w:val="008F2BF4"/>
    <w:rsid w:val="008F2CBF"/>
    <w:rsid w:val="008F38CB"/>
    <w:rsid w:val="008F3E98"/>
    <w:rsid w:val="008F3EC6"/>
    <w:rsid w:val="008F5639"/>
    <w:rsid w:val="008F6DA1"/>
    <w:rsid w:val="008F7330"/>
    <w:rsid w:val="008F7A25"/>
    <w:rsid w:val="008F7CCD"/>
    <w:rsid w:val="009004B6"/>
    <w:rsid w:val="00900807"/>
    <w:rsid w:val="0090085A"/>
    <w:rsid w:val="00900E3E"/>
    <w:rsid w:val="00900FA5"/>
    <w:rsid w:val="009011CD"/>
    <w:rsid w:val="00901490"/>
    <w:rsid w:val="009014C1"/>
    <w:rsid w:val="00901A75"/>
    <w:rsid w:val="00901F9F"/>
    <w:rsid w:val="00902042"/>
    <w:rsid w:val="00902358"/>
    <w:rsid w:val="0090264A"/>
    <w:rsid w:val="00902FD2"/>
    <w:rsid w:val="00903277"/>
    <w:rsid w:val="00903B1D"/>
    <w:rsid w:val="00903DAE"/>
    <w:rsid w:val="00903EF6"/>
    <w:rsid w:val="0090417A"/>
    <w:rsid w:val="00904223"/>
    <w:rsid w:val="0090441E"/>
    <w:rsid w:val="00904693"/>
    <w:rsid w:val="009050CB"/>
    <w:rsid w:val="009050FD"/>
    <w:rsid w:val="00905D72"/>
    <w:rsid w:val="00906233"/>
    <w:rsid w:val="0090646A"/>
    <w:rsid w:val="009064B5"/>
    <w:rsid w:val="00906738"/>
    <w:rsid w:val="00906A4B"/>
    <w:rsid w:val="00906BC6"/>
    <w:rsid w:val="009075A2"/>
    <w:rsid w:val="009076F2"/>
    <w:rsid w:val="009077E8"/>
    <w:rsid w:val="0090797D"/>
    <w:rsid w:val="00907A25"/>
    <w:rsid w:val="00907B5E"/>
    <w:rsid w:val="00907D9F"/>
    <w:rsid w:val="00907E42"/>
    <w:rsid w:val="009103A5"/>
    <w:rsid w:val="0091095F"/>
    <w:rsid w:val="0091112B"/>
    <w:rsid w:val="00911B41"/>
    <w:rsid w:val="00912203"/>
    <w:rsid w:val="0091313F"/>
    <w:rsid w:val="00913595"/>
    <w:rsid w:val="00913C33"/>
    <w:rsid w:val="00913E3B"/>
    <w:rsid w:val="00913EA5"/>
    <w:rsid w:val="00914CF0"/>
    <w:rsid w:val="00914E9E"/>
    <w:rsid w:val="009151AB"/>
    <w:rsid w:val="00915B09"/>
    <w:rsid w:val="00916F73"/>
    <w:rsid w:val="00916F9D"/>
    <w:rsid w:val="00916FB9"/>
    <w:rsid w:val="009175FF"/>
    <w:rsid w:val="0091771E"/>
    <w:rsid w:val="009179E3"/>
    <w:rsid w:val="0092025A"/>
    <w:rsid w:val="00920318"/>
    <w:rsid w:val="00920581"/>
    <w:rsid w:val="009205DD"/>
    <w:rsid w:val="00920722"/>
    <w:rsid w:val="009209FB"/>
    <w:rsid w:val="00920BAB"/>
    <w:rsid w:val="00921624"/>
    <w:rsid w:val="0092177F"/>
    <w:rsid w:val="0092192D"/>
    <w:rsid w:val="00921BF6"/>
    <w:rsid w:val="00921C53"/>
    <w:rsid w:val="00921E04"/>
    <w:rsid w:val="0092250B"/>
    <w:rsid w:val="00922CF3"/>
    <w:rsid w:val="00923197"/>
    <w:rsid w:val="0092326E"/>
    <w:rsid w:val="0092343F"/>
    <w:rsid w:val="00923C7D"/>
    <w:rsid w:val="00924357"/>
    <w:rsid w:val="009243E3"/>
    <w:rsid w:val="00924584"/>
    <w:rsid w:val="00924788"/>
    <w:rsid w:val="00924815"/>
    <w:rsid w:val="009249E3"/>
    <w:rsid w:val="00924C4C"/>
    <w:rsid w:val="0092504B"/>
    <w:rsid w:val="0092575D"/>
    <w:rsid w:val="009265F6"/>
    <w:rsid w:val="00926745"/>
    <w:rsid w:val="009267FE"/>
    <w:rsid w:val="00926DA4"/>
    <w:rsid w:val="0092709E"/>
    <w:rsid w:val="009279EB"/>
    <w:rsid w:val="00927FD6"/>
    <w:rsid w:val="009304F6"/>
    <w:rsid w:val="00930981"/>
    <w:rsid w:val="00930A0A"/>
    <w:rsid w:val="00930BB8"/>
    <w:rsid w:val="00930C63"/>
    <w:rsid w:val="00931D33"/>
    <w:rsid w:val="00931E75"/>
    <w:rsid w:val="0093230A"/>
    <w:rsid w:val="00932653"/>
    <w:rsid w:val="00933B60"/>
    <w:rsid w:val="00933C59"/>
    <w:rsid w:val="00933ECE"/>
    <w:rsid w:val="0093402D"/>
    <w:rsid w:val="009343B1"/>
    <w:rsid w:val="00934478"/>
    <w:rsid w:val="00934E23"/>
    <w:rsid w:val="009350C2"/>
    <w:rsid w:val="0093535F"/>
    <w:rsid w:val="0093540B"/>
    <w:rsid w:val="00935411"/>
    <w:rsid w:val="0093592C"/>
    <w:rsid w:val="00935B9F"/>
    <w:rsid w:val="00935F90"/>
    <w:rsid w:val="00936059"/>
    <w:rsid w:val="0093618B"/>
    <w:rsid w:val="009365CC"/>
    <w:rsid w:val="009369E7"/>
    <w:rsid w:val="009372CE"/>
    <w:rsid w:val="00937B4C"/>
    <w:rsid w:val="00940479"/>
    <w:rsid w:val="009406BC"/>
    <w:rsid w:val="0094119F"/>
    <w:rsid w:val="00941399"/>
    <w:rsid w:val="0094180D"/>
    <w:rsid w:val="00941ABA"/>
    <w:rsid w:val="009424EB"/>
    <w:rsid w:val="0094260F"/>
    <w:rsid w:val="00943512"/>
    <w:rsid w:val="009436E5"/>
    <w:rsid w:val="00943BE9"/>
    <w:rsid w:val="00943CC0"/>
    <w:rsid w:val="00943FC2"/>
    <w:rsid w:val="00944467"/>
    <w:rsid w:val="0094471A"/>
    <w:rsid w:val="00944F14"/>
    <w:rsid w:val="00945185"/>
    <w:rsid w:val="009455DB"/>
    <w:rsid w:val="0094638C"/>
    <w:rsid w:val="009464AD"/>
    <w:rsid w:val="00946E92"/>
    <w:rsid w:val="009475AF"/>
    <w:rsid w:val="00950424"/>
    <w:rsid w:val="009505E1"/>
    <w:rsid w:val="00950ACC"/>
    <w:rsid w:val="00950BAC"/>
    <w:rsid w:val="00950F57"/>
    <w:rsid w:val="009510CB"/>
    <w:rsid w:val="009511C0"/>
    <w:rsid w:val="00951659"/>
    <w:rsid w:val="009518A7"/>
    <w:rsid w:val="00951966"/>
    <w:rsid w:val="00952BD9"/>
    <w:rsid w:val="00952D77"/>
    <w:rsid w:val="00952FDF"/>
    <w:rsid w:val="00953417"/>
    <w:rsid w:val="0095349F"/>
    <w:rsid w:val="00953A7D"/>
    <w:rsid w:val="00953C31"/>
    <w:rsid w:val="00953D2C"/>
    <w:rsid w:val="00953DC8"/>
    <w:rsid w:val="00953E41"/>
    <w:rsid w:val="00953F12"/>
    <w:rsid w:val="00954296"/>
    <w:rsid w:val="00954443"/>
    <w:rsid w:val="00954B83"/>
    <w:rsid w:val="009551A7"/>
    <w:rsid w:val="009556E1"/>
    <w:rsid w:val="00955A5A"/>
    <w:rsid w:val="00955AB0"/>
    <w:rsid w:val="00955C52"/>
    <w:rsid w:val="00956E06"/>
    <w:rsid w:val="0095752C"/>
    <w:rsid w:val="009576A9"/>
    <w:rsid w:val="009576B9"/>
    <w:rsid w:val="00957BE9"/>
    <w:rsid w:val="00960006"/>
    <w:rsid w:val="00960100"/>
    <w:rsid w:val="00960242"/>
    <w:rsid w:val="00960356"/>
    <w:rsid w:val="00960372"/>
    <w:rsid w:val="0096047D"/>
    <w:rsid w:val="009605D0"/>
    <w:rsid w:val="0096148D"/>
    <w:rsid w:val="00961581"/>
    <w:rsid w:val="00961D3B"/>
    <w:rsid w:val="00962E4E"/>
    <w:rsid w:val="00963660"/>
    <w:rsid w:val="00963786"/>
    <w:rsid w:val="00963CBA"/>
    <w:rsid w:val="00963F8C"/>
    <w:rsid w:val="0096414F"/>
    <w:rsid w:val="0096498E"/>
    <w:rsid w:val="00964F0E"/>
    <w:rsid w:val="00965EA8"/>
    <w:rsid w:val="00966130"/>
    <w:rsid w:val="009666A1"/>
    <w:rsid w:val="00966A4F"/>
    <w:rsid w:val="00966AA2"/>
    <w:rsid w:val="00967659"/>
    <w:rsid w:val="00967B5C"/>
    <w:rsid w:val="00967E37"/>
    <w:rsid w:val="00970359"/>
    <w:rsid w:val="009717CB"/>
    <w:rsid w:val="00971A5A"/>
    <w:rsid w:val="00971AA1"/>
    <w:rsid w:val="00971E5F"/>
    <w:rsid w:val="0097207E"/>
    <w:rsid w:val="009736B0"/>
    <w:rsid w:val="00974461"/>
    <w:rsid w:val="0097464B"/>
    <w:rsid w:val="00974FD8"/>
    <w:rsid w:val="00975091"/>
    <w:rsid w:val="00975296"/>
    <w:rsid w:val="0097555F"/>
    <w:rsid w:val="00975B2D"/>
    <w:rsid w:val="00975BB9"/>
    <w:rsid w:val="00975D1A"/>
    <w:rsid w:val="00976311"/>
    <w:rsid w:val="009765FA"/>
    <w:rsid w:val="00976903"/>
    <w:rsid w:val="00976C1F"/>
    <w:rsid w:val="009771B1"/>
    <w:rsid w:val="00980503"/>
    <w:rsid w:val="009829FA"/>
    <w:rsid w:val="00982A27"/>
    <w:rsid w:val="00983181"/>
    <w:rsid w:val="0098318C"/>
    <w:rsid w:val="00984073"/>
    <w:rsid w:val="009848F7"/>
    <w:rsid w:val="0098496A"/>
    <w:rsid w:val="00984E65"/>
    <w:rsid w:val="00984E6A"/>
    <w:rsid w:val="00985050"/>
    <w:rsid w:val="00985110"/>
    <w:rsid w:val="0098575E"/>
    <w:rsid w:val="009857A3"/>
    <w:rsid w:val="00985846"/>
    <w:rsid w:val="0098595C"/>
    <w:rsid w:val="009859D5"/>
    <w:rsid w:val="00985B9F"/>
    <w:rsid w:val="00985E3A"/>
    <w:rsid w:val="00985F24"/>
    <w:rsid w:val="0098613D"/>
    <w:rsid w:val="009864C9"/>
    <w:rsid w:val="009865D1"/>
    <w:rsid w:val="00986C46"/>
    <w:rsid w:val="00986DEA"/>
    <w:rsid w:val="00986EA5"/>
    <w:rsid w:val="00986F14"/>
    <w:rsid w:val="00987121"/>
    <w:rsid w:val="0099025B"/>
    <w:rsid w:val="00990331"/>
    <w:rsid w:val="009909AC"/>
    <w:rsid w:val="00990CC7"/>
    <w:rsid w:val="00990F3F"/>
    <w:rsid w:val="00990FAD"/>
    <w:rsid w:val="00991141"/>
    <w:rsid w:val="0099133F"/>
    <w:rsid w:val="00992275"/>
    <w:rsid w:val="0099258A"/>
    <w:rsid w:val="00992606"/>
    <w:rsid w:val="00992FEC"/>
    <w:rsid w:val="00993447"/>
    <w:rsid w:val="00993CC7"/>
    <w:rsid w:val="00993FBE"/>
    <w:rsid w:val="00994029"/>
    <w:rsid w:val="00995295"/>
    <w:rsid w:val="009956E4"/>
    <w:rsid w:val="00995879"/>
    <w:rsid w:val="00995C6D"/>
    <w:rsid w:val="00996002"/>
    <w:rsid w:val="0099681E"/>
    <w:rsid w:val="00996F84"/>
    <w:rsid w:val="00996FED"/>
    <w:rsid w:val="0099708F"/>
    <w:rsid w:val="0099768F"/>
    <w:rsid w:val="00997868"/>
    <w:rsid w:val="009A0239"/>
    <w:rsid w:val="009A0406"/>
    <w:rsid w:val="009A05BD"/>
    <w:rsid w:val="009A0DE7"/>
    <w:rsid w:val="009A15DC"/>
    <w:rsid w:val="009A1B20"/>
    <w:rsid w:val="009A1E0E"/>
    <w:rsid w:val="009A252F"/>
    <w:rsid w:val="009A2B2D"/>
    <w:rsid w:val="009A2C13"/>
    <w:rsid w:val="009A2CD7"/>
    <w:rsid w:val="009A2EDC"/>
    <w:rsid w:val="009A2F0B"/>
    <w:rsid w:val="009A39C5"/>
    <w:rsid w:val="009A432F"/>
    <w:rsid w:val="009A450F"/>
    <w:rsid w:val="009A47DA"/>
    <w:rsid w:val="009A4816"/>
    <w:rsid w:val="009A4D0B"/>
    <w:rsid w:val="009A4D3A"/>
    <w:rsid w:val="009A4D4F"/>
    <w:rsid w:val="009A5158"/>
    <w:rsid w:val="009A5706"/>
    <w:rsid w:val="009A59D8"/>
    <w:rsid w:val="009A66AA"/>
    <w:rsid w:val="009A6BA0"/>
    <w:rsid w:val="009A70E5"/>
    <w:rsid w:val="009A720A"/>
    <w:rsid w:val="009B08FF"/>
    <w:rsid w:val="009B0ACE"/>
    <w:rsid w:val="009B0F18"/>
    <w:rsid w:val="009B145F"/>
    <w:rsid w:val="009B14C2"/>
    <w:rsid w:val="009B1578"/>
    <w:rsid w:val="009B1B64"/>
    <w:rsid w:val="009B1E0A"/>
    <w:rsid w:val="009B2044"/>
    <w:rsid w:val="009B20E0"/>
    <w:rsid w:val="009B2243"/>
    <w:rsid w:val="009B2534"/>
    <w:rsid w:val="009B263D"/>
    <w:rsid w:val="009B3239"/>
    <w:rsid w:val="009B37E9"/>
    <w:rsid w:val="009B4A25"/>
    <w:rsid w:val="009B4BBB"/>
    <w:rsid w:val="009B4DC1"/>
    <w:rsid w:val="009B510D"/>
    <w:rsid w:val="009B52D0"/>
    <w:rsid w:val="009B59E7"/>
    <w:rsid w:val="009B60DA"/>
    <w:rsid w:val="009B633B"/>
    <w:rsid w:val="009B6798"/>
    <w:rsid w:val="009B67F5"/>
    <w:rsid w:val="009B68E4"/>
    <w:rsid w:val="009B6B53"/>
    <w:rsid w:val="009B7034"/>
    <w:rsid w:val="009B70F3"/>
    <w:rsid w:val="009B71EA"/>
    <w:rsid w:val="009B736A"/>
    <w:rsid w:val="009B7852"/>
    <w:rsid w:val="009B789D"/>
    <w:rsid w:val="009B794B"/>
    <w:rsid w:val="009C01C4"/>
    <w:rsid w:val="009C0257"/>
    <w:rsid w:val="009C0710"/>
    <w:rsid w:val="009C0B98"/>
    <w:rsid w:val="009C0C8B"/>
    <w:rsid w:val="009C0C90"/>
    <w:rsid w:val="009C1404"/>
    <w:rsid w:val="009C142D"/>
    <w:rsid w:val="009C2605"/>
    <w:rsid w:val="009C36C1"/>
    <w:rsid w:val="009C3FEF"/>
    <w:rsid w:val="009C402E"/>
    <w:rsid w:val="009C4080"/>
    <w:rsid w:val="009C410C"/>
    <w:rsid w:val="009C4918"/>
    <w:rsid w:val="009C4980"/>
    <w:rsid w:val="009C4BE5"/>
    <w:rsid w:val="009C502E"/>
    <w:rsid w:val="009C5050"/>
    <w:rsid w:val="009C51BE"/>
    <w:rsid w:val="009C593C"/>
    <w:rsid w:val="009C5AA6"/>
    <w:rsid w:val="009C5CF3"/>
    <w:rsid w:val="009C5E0F"/>
    <w:rsid w:val="009C5F23"/>
    <w:rsid w:val="009C6321"/>
    <w:rsid w:val="009C65AE"/>
    <w:rsid w:val="009C6F49"/>
    <w:rsid w:val="009C7D50"/>
    <w:rsid w:val="009D023C"/>
    <w:rsid w:val="009D02BD"/>
    <w:rsid w:val="009D035C"/>
    <w:rsid w:val="009D03C2"/>
    <w:rsid w:val="009D03D5"/>
    <w:rsid w:val="009D0B23"/>
    <w:rsid w:val="009D0EE6"/>
    <w:rsid w:val="009D0F81"/>
    <w:rsid w:val="009D1064"/>
    <w:rsid w:val="009D164E"/>
    <w:rsid w:val="009D1670"/>
    <w:rsid w:val="009D1AB2"/>
    <w:rsid w:val="009D1BA5"/>
    <w:rsid w:val="009D1E29"/>
    <w:rsid w:val="009D1F09"/>
    <w:rsid w:val="009D1F9F"/>
    <w:rsid w:val="009D2443"/>
    <w:rsid w:val="009D251A"/>
    <w:rsid w:val="009D26F2"/>
    <w:rsid w:val="009D2875"/>
    <w:rsid w:val="009D31C1"/>
    <w:rsid w:val="009D367C"/>
    <w:rsid w:val="009D3B78"/>
    <w:rsid w:val="009D3E18"/>
    <w:rsid w:val="009D406E"/>
    <w:rsid w:val="009D44A7"/>
    <w:rsid w:val="009D46D5"/>
    <w:rsid w:val="009D50FC"/>
    <w:rsid w:val="009D5E76"/>
    <w:rsid w:val="009D60FC"/>
    <w:rsid w:val="009D7047"/>
    <w:rsid w:val="009D7221"/>
    <w:rsid w:val="009E000C"/>
    <w:rsid w:val="009E037E"/>
    <w:rsid w:val="009E0A73"/>
    <w:rsid w:val="009E253A"/>
    <w:rsid w:val="009E296B"/>
    <w:rsid w:val="009E3C83"/>
    <w:rsid w:val="009E456B"/>
    <w:rsid w:val="009E4C3D"/>
    <w:rsid w:val="009E4CB4"/>
    <w:rsid w:val="009E51B5"/>
    <w:rsid w:val="009E5887"/>
    <w:rsid w:val="009E60EA"/>
    <w:rsid w:val="009E66E5"/>
    <w:rsid w:val="009E6884"/>
    <w:rsid w:val="009E7144"/>
    <w:rsid w:val="009E7514"/>
    <w:rsid w:val="009E75A7"/>
    <w:rsid w:val="009F0090"/>
    <w:rsid w:val="009F02D0"/>
    <w:rsid w:val="009F0DD9"/>
    <w:rsid w:val="009F14E4"/>
    <w:rsid w:val="009F1A49"/>
    <w:rsid w:val="009F1C2B"/>
    <w:rsid w:val="009F2333"/>
    <w:rsid w:val="009F2576"/>
    <w:rsid w:val="009F2F80"/>
    <w:rsid w:val="009F41B5"/>
    <w:rsid w:val="009F464E"/>
    <w:rsid w:val="009F4680"/>
    <w:rsid w:val="009F4CC9"/>
    <w:rsid w:val="009F4D8E"/>
    <w:rsid w:val="009F5573"/>
    <w:rsid w:val="009F56A8"/>
    <w:rsid w:val="009F5D66"/>
    <w:rsid w:val="009F62D9"/>
    <w:rsid w:val="009F650E"/>
    <w:rsid w:val="009F6AF0"/>
    <w:rsid w:val="009F6C88"/>
    <w:rsid w:val="009F6CFF"/>
    <w:rsid w:val="009F6DDD"/>
    <w:rsid w:val="009F734F"/>
    <w:rsid w:val="009F752C"/>
    <w:rsid w:val="009F772C"/>
    <w:rsid w:val="009F79DE"/>
    <w:rsid w:val="00A006F7"/>
    <w:rsid w:val="00A00B11"/>
    <w:rsid w:val="00A00CB1"/>
    <w:rsid w:val="00A01058"/>
    <w:rsid w:val="00A01E5A"/>
    <w:rsid w:val="00A01FA6"/>
    <w:rsid w:val="00A02382"/>
    <w:rsid w:val="00A03253"/>
    <w:rsid w:val="00A038A0"/>
    <w:rsid w:val="00A03AE0"/>
    <w:rsid w:val="00A046BE"/>
    <w:rsid w:val="00A04EAC"/>
    <w:rsid w:val="00A050BE"/>
    <w:rsid w:val="00A0574C"/>
    <w:rsid w:val="00A05941"/>
    <w:rsid w:val="00A06BBD"/>
    <w:rsid w:val="00A07344"/>
    <w:rsid w:val="00A073B3"/>
    <w:rsid w:val="00A07546"/>
    <w:rsid w:val="00A100FA"/>
    <w:rsid w:val="00A10233"/>
    <w:rsid w:val="00A10291"/>
    <w:rsid w:val="00A106C0"/>
    <w:rsid w:val="00A10CD2"/>
    <w:rsid w:val="00A11136"/>
    <w:rsid w:val="00A11319"/>
    <w:rsid w:val="00A1151F"/>
    <w:rsid w:val="00A118BC"/>
    <w:rsid w:val="00A122CF"/>
    <w:rsid w:val="00A12533"/>
    <w:rsid w:val="00A12F00"/>
    <w:rsid w:val="00A12F21"/>
    <w:rsid w:val="00A13275"/>
    <w:rsid w:val="00A134D8"/>
    <w:rsid w:val="00A1363E"/>
    <w:rsid w:val="00A13B8C"/>
    <w:rsid w:val="00A13B97"/>
    <w:rsid w:val="00A146F4"/>
    <w:rsid w:val="00A14CC4"/>
    <w:rsid w:val="00A14EC6"/>
    <w:rsid w:val="00A15321"/>
    <w:rsid w:val="00A15663"/>
    <w:rsid w:val="00A1658B"/>
    <w:rsid w:val="00A16C3D"/>
    <w:rsid w:val="00A16D43"/>
    <w:rsid w:val="00A16DA4"/>
    <w:rsid w:val="00A16E69"/>
    <w:rsid w:val="00A174A8"/>
    <w:rsid w:val="00A176C1"/>
    <w:rsid w:val="00A17B5D"/>
    <w:rsid w:val="00A17C86"/>
    <w:rsid w:val="00A203D7"/>
    <w:rsid w:val="00A20F64"/>
    <w:rsid w:val="00A21B0E"/>
    <w:rsid w:val="00A22515"/>
    <w:rsid w:val="00A22C2E"/>
    <w:rsid w:val="00A22D3F"/>
    <w:rsid w:val="00A233FD"/>
    <w:rsid w:val="00A237A6"/>
    <w:rsid w:val="00A237E9"/>
    <w:rsid w:val="00A23D45"/>
    <w:rsid w:val="00A24087"/>
    <w:rsid w:val="00A24517"/>
    <w:rsid w:val="00A253D4"/>
    <w:rsid w:val="00A256E7"/>
    <w:rsid w:val="00A25843"/>
    <w:rsid w:val="00A25A8A"/>
    <w:rsid w:val="00A2618B"/>
    <w:rsid w:val="00A26887"/>
    <w:rsid w:val="00A2708A"/>
    <w:rsid w:val="00A27184"/>
    <w:rsid w:val="00A27254"/>
    <w:rsid w:val="00A27339"/>
    <w:rsid w:val="00A2752F"/>
    <w:rsid w:val="00A27543"/>
    <w:rsid w:val="00A308B1"/>
    <w:rsid w:val="00A30E9F"/>
    <w:rsid w:val="00A31306"/>
    <w:rsid w:val="00A31875"/>
    <w:rsid w:val="00A31955"/>
    <w:rsid w:val="00A31D3C"/>
    <w:rsid w:val="00A32451"/>
    <w:rsid w:val="00A32539"/>
    <w:rsid w:val="00A326CD"/>
    <w:rsid w:val="00A32CA9"/>
    <w:rsid w:val="00A32F2C"/>
    <w:rsid w:val="00A32FF9"/>
    <w:rsid w:val="00A33523"/>
    <w:rsid w:val="00A33B37"/>
    <w:rsid w:val="00A3410F"/>
    <w:rsid w:val="00A3476E"/>
    <w:rsid w:val="00A34AFC"/>
    <w:rsid w:val="00A34E00"/>
    <w:rsid w:val="00A34ECF"/>
    <w:rsid w:val="00A35CB6"/>
    <w:rsid w:val="00A35E06"/>
    <w:rsid w:val="00A36106"/>
    <w:rsid w:val="00A363C2"/>
    <w:rsid w:val="00A365DA"/>
    <w:rsid w:val="00A36F6C"/>
    <w:rsid w:val="00A37062"/>
    <w:rsid w:val="00A37575"/>
    <w:rsid w:val="00A37891"/>
    <w:rsid w:val="00A4040A"/>
    <w:rsid w:val="00A404D6"/>
    <w:rsid w:val="00A40962"/>
    <w:rsid w:val="00A413F8"/>
    <w:rsid w:val="00A41D79"/>
    <w:rsid w:val="00A4204E"/>
    <w:rsid w:val="00A4212E"/>
    <w:rsid w:val="00A42271"/>
    <w:rsid w:val="00A42677"/>
    <w:rsid w:val="00A4330D"/>
    <w:rsid w:val="00A434D9"/>
    <w:rsid w:val="00A43714"/>
    <w:rsid w:val="00A4426C"/>
    <w:rsid w:val="00A447A0"/>
    <w:rsid w:val="00A447F1"/>
    <w:rsid w:val="00A45478"/>
    <w:rsid w:val="00A458EA"/>
    <w:rsid w:val="00A4729B"/>
    <w:rsid w:val="00A4736B"/>
    <w:rsid w:val="00A47489"/>
    <w:rsid w:val="00A47932"/>
    <w:rsid w:val="00A47C6E"/>
    <w:rsid w:val="00A50B0C"/>
    <w:rsid w:val="00A50B86"/>
    <w:rsid w:val="00A50C1F"/>
    <w:rsid w:val="00A510C9"/>
    <w:rsid w:val="00A518BF"/>
    <w:rsid w:val="00A51AD2"/>
    <w:rsid w:val="00A51D94"/>
    <w:rsid w:val="00A53B4A"/>
    <w:rsid w:val="00A53D88"/>
    <w:rsid w:val="00A54F03"/>
    <w:rsid w:val="00A5508C"/>
    <w:rsid w:val="00A558B1"/>
    <w:rsid w:val="00A55B8B"/>
    <w:rsid w:val="00A56358"/>
    <w:rsid w:val="00A56380"/>
    <w:rsid w:val="00A566DB"/>
    <w:rsid w:val="00A56C9F"/>
    <w:rsid w:val="00A56FE9"/>
    <w:rsid w:val="00A56FFE"/>
    <w:rsid w:val="00A573C9"/>
    <w:rsid w:val="00A5749C"/>
    <w:rsid w:val="00A576A3"/>
    <w:rsid w:val="00A57B2A"/>
    <w:rsid w:val="00A60458"/>
    <w:rsid w:val="00A60A94"/>
    <w:rsid w:val="00A61348"/>
    <w:rsid w:val="00A61562"/>
    <w:rsid w:val="00A6191E"/>
    <w:rsid w:val="00A620C8"/>
    <w:rsid w:val="00A62162"/>
    <w:rsid w:val="00A629B2"/>
    <w:rsid w:val="00A629D0"/>
    <w:rsid w:val="00A62D75"/>
    <w:rsid w:val="00A63000"/>
    <w:rsid w:val="00A6305B"/>
    <w:rsid w:val="00A63218"/>
    <w:rsid w:val="00A6334B"/>
    <w:rsid w:val="00A633B5"/>
    <w:rsid w:val="00A63676"/>
    <w:rsid w:val="00A63A34"/>
    <w:rsid w:val="00A63B6B"/>
    <w:rsid w:val="00A63EA5"/>
    <w:rsid w:val="00A64040"/>
    <w:rsid w:val="00A6409A"/>
    <w:rsid w:val="00A643BD"/>
    <w:rsid w:val="00A64562"/>
    <w:rsid w:val="00A6487E"/>
    <w:rsid w:val="00A64A89"/>
    <w:rsid w:val="00A654C3"/>
    <w:rsid w:val="00A65C8D"/>
    <w:rsid w:val="00A66220"/>
    <w:rsid w:val="00A66291"/>
    <w:rsid w:val="00A66352"/>
    <w:rsid w:val="00A66D22"/>
    <w:rsid w:val="00A66D90"/>
    <w:rsid w:val="00A671F6"/>
    <w:rsid w:val="00A677BB"/>
    <w:rsid w:val="00A67C09"/>
    <w:rsid w:val="00A70A40"/>
    <w:rsid w:val="00A715D9"/>
    <w:rsid w:val="00A71C61"/>
    <w:rsid w:val="00A722AD"/>
    <w:rsid w:val="00A72481"/>
    <w:rsid w:val="00A7288E"/>
    <w:rsid w:val="00A7300F"/>
    <w:rsid w:val="00A738BC"/>
    <w:rsid w:val="00A73FE7"/>
    <w:rsid w:val="00A74348"/>
    <w:rsid w:val="00A74646"/>
    <w:rsid w:val="00A74995"/>
    <w:rsid w:val="00A74EBF"/>
    <w:rsid w:val="00A75092"/>
    <w:rsid w:val="00A75733"/>
    <w:rsid w:val="00A759EA"/>
    <w:rsid w:val="00A759FA"/>
    <w:rsid w:val="00A7621A"/>
    <w:rsid w:val="00A76464"/>
    <w:rsid w:val="00A76CC7"/>
    <w:rsid w:val="00A77902"/>
    <w:rsid w:val="00A77969"/>
    <w:rsid w:val="00A77AA1"/>
    <w:rsid w:val="00A77EF8"/>
    <w:rsid w:val="00A808EE"/>
    <w:rsid w:val="00A81231"/>
    <w:rsid w:val="00A814FF"/>
    <w:rsid w:val="00A815AB"/>
    <w:rsid w:val="00A81750"/>
    <w:rsid w:val="00A8189C"/>
    <w:rsid w:val="00A81B83"/>
    <w:rsid w:val="00A82013"/>
    <w:rsid w:val="00A82421"/>
    <w:rsid w:val="00A824C5"/>
    <w:rsid w:val="00A82666"/>
    <w:rsid w:val="00A829C8"/>
    <w:rsid w:val="00A829D1"/>
    <w:rsid w:val="00A82CA6"/>
    <w:rsid w:val="00A83235"/>
    <w:rsid w:val="00A8337F"/>
    <w:rsid w:val="00A83AEC"/>
    <w:rsid w:val="00A83B65"/>
    <w:rsid w:val="00A83D59"/>
    <w:rsid w:val="00A842F2"/>
    <w:rsid w:val="00A844A1"/>
    <w:rsid w:val="00A844FC"/>
    <w:rsid w:val="00A84C43"/>
    <w:rsid w:val="00A84FF1"/>
    <w:rsid w:val="00A866DD"/>
    <w:rsid w:val="00A86A06"/>
    <w:rsid w:val="00A8745C"/>
    <w:rsid w:val="00A87DA8"/>
    <w:rsid w:val="00A87F86"/>
    <w:rsid w:val="00A908E3"/>
    <w:rsid w:val="00A90DE8"/>
    <w:rsid w:val="00A91C63"/>
    <w:rsid w:val="00A92057"/>
    <w:rsid w:val="00A921B7"/>
    <w:rsid w:val="00A922DF"/>
    <w:rsid w:val="00A92E36"/>
    <w:rsid w:val="00A930D6"/>
    <w:rsid w:val="00A93438"/>
    <w:rsid w:val="00A93D6B"/>
    <w:rsid w:val="00A93E79"/>
    <w:rsid w:val="00A93F03"/>
    <w:rsid w:val="00A94670"/>
    <w:rsid w:val="00A94A77"/>
    <w:rsid w:val="00A95103"/>
    <w:rsid w:val="00A955E9"/>
    <w:rsid w:val="00A956E1"/>
    <w:rsid w:val="00A957A6"/>
    <w:rsid w:val="00A964E7"/>
    <w:rsid w:val="00A96818"/>
    <w:rsid w:val="00A96A2C"/>
    <w:rsid w:val="00A96DDC"/>
    <w:rsid w:val="00A97462"/>
    <w:rsid w:val="00A97D34"/>
    <w:rsid w:val="00AA0E6B"/>
    <w:rsid w:val="00AA0ED8"/>
    <w:rsid w:val="00AA1463"/>
    <w:rsid w:val="00AA1781"/>
    <w:rsid w:val="00AA1DF1"/>
    <w:rsid w:val="00AA1EC1"/>
    <w:rsid w:val="00AA2204"/>
    <w:rsid w:val="00AA224D"/>
    <w:rsid w:val="00AA2623"/>
    <w:rsid w:val="00AA2C0F"/>
    <w:rsid w:val="00AA3146"/>
    <w:rsid w:val="00AA32CD"/>
    <w:rsid w:val="00AA34A0"/>
    <w:rsid w:val="00AA3F63"/>
    <w:rsid w:val="00AA40D1"/>
    <w:rsid w:val="00AA43B0"/>
    <w:rsid w:val="00AA4437"/>
    <w:rsid w:val="00AA4500"/>
    <w:rsid w:val="00AA47A7"/>
    <w:rsid w:val="00AA4951"/>
    <w:rsid w:val="00AA49F6"/>
    <w:rsid w:val="00AA5413"/>
    <w:rsid w:val="00AA5699"/>
    <w:rsid w:val="00AA5738"/>
    <w:rsid w:val="00AA5D32"/>
    <w:rsid w:val="00AA619D"/>
    <w:rsid w:val="00AA6AB2"/>
    <w:rsid w:val="00AA6EF3"/>
    <w:rsid w:val="00AA7274"/>
    <w:rsid w:val="00AA79F0"/>
    <w:rsid w:val="00AA7C0B"/>
    <w:rsid w:val="00AA7E64"/>
    <w:rsid w:val="00AB0F6C"/>
    <w:rsid w:val="00AB1562"/>
    <w:rsid w:val="00AB1A08"/>
    <w:rsid w:val="00AB26B8"/>
    <w:rsid w:val="00AB3168"/>
    <w:rsid w:val="00AB32B8"/>
    <w:rsid w:val="00AB337B"/>
    <w:rsid w:val="00AB35CB"/>
    <w:rsid w:val="00AB4218"/>
    <w:rsid w:val="00AB4C06"/>
    <w:rsid w:val="00AB4C28"/>
    <w:rsid w:val="00AB518B"/>
    <w:rsid w:val="00AB5333"/>
    <w:rsid w:val="00AB595C"/>
    <w:rsid w:val="00AB63D2"/>
    <w:rsid w:val="00AB6BBC"/>
    <w:rsid w:val="00AB6ECF"/>
    <w:rsid w:val="00AB70A2"/>
    <w:rsid w:val="00AB727A"/>
    <w:rsid w:val="00AB749B"/>
    <w:rsid w:val="00AB7C2C"/>
    <w:rsid w:val="00AB7ED6"/>
    <w:rsid w:val="00AC0AB1"/>
    <w:rsid w:val="00AC0DB2"/>
    <w:rsid w:val="00AC138B"/>
    <w:rsid w:val="00AC164A"/>
    <w:rsid w:val="00AC1C68"/>
    <w:rsid w:val="00AC1C83"/>
    <w:rsid w:val="00AC1F3E"/>
    <w:rsid w:val="00AC1FFD"/>
    <w:rsid w:val="00AC231F"/>
    <w:rsid w:val="00AC2A1C"/>
    <w:rsid w:val="00AC3187"/>
    <w:rsid w:val="00AC3583"/>
    <w:rsid w:val="00AC3F98"/>
    <w:rsid w:val="00AC4181"/>
    <w:rsid w:val="00AC42F4"/>
    <w:rsid w:val="00AC4EE7"/>
    <w:rsid w:val="00AC5063"/>
    <w:rsid w:val="00AC5190"/>
    <w:rsid w:val="00AC54F0"/>
    <w:rsid w:val="00AC59C9"/>
    <w:rsid w:val="00AC5DBF"/>
    <w:rsid w:val="00AC63DE"/>
    <w:rsid w:val="00AC682A"/>
    <w:rsid w:val="00AC6A8A"/>
    <w:rsid w:val="00AC72AA"/>
    <w:rsid w:val="00AC7962"/>
    <w:rsid w:val="00AC79CC"/>
    <w:rsid w:val="00AC7F5B"/>
    <w:rsid w:val="00AD082A"/>
    <w:rsid w:val="00AD0894"/>
    <w:rsid w:val="00AD0A69"/>
    <w:rsid w:val="00AD0DC0"/>
    <w:rsid w:val="00AD2190"/>
    <w:rsid w:val="00AD2984"/>
    <w:rsid w:val="00AD384C"/>
    <w:rsid w:val="00AD3B56"/>
    <w:rsid w:val="00AD5617"/>
    <w:rsid w:val="00AD5630"/>
    <w:rsid w:val="00AD59E7"/>
    <w:rsid w:val="00AD5E78"/>
    <w:rsid w:val="00AD6998"/>
    <w:rsid w:val="00AD6C9D"/>
    <w:rsid w:val="00AD743D"/>
    <w:rsid w:val="00AD76AE"/>
    <w:rsid w:val="00AE0CF6"/>
    <w:rsid w:val="00AE17EA"/>
    <w:rsid w:val="00AE1863"/>
    <w:rsid w:val="00AE1CF1"/>
    <w:rsid w:val="00AE29B3"/>
    <w:rsid w:val="00AE2C08"/>
    <w:rsid w:val="00AE2D10"/>
    <w:rsid w:val="00AE31F0"/>
    <w:rsid w:val="00AE3278"/>
    <w:rsid w:val="00AE3497"/>
    <w:rsid w:val="00AE3572"/>
    <w:rsid w:val="00AE3C28"/>
    <w:rsid w:val="00AE529D"/>
    <w:rsid w:val="00AE5547"/>
    <w:rsid w:val="00AE57F2"/>
    <w:rsid w:val="00AE592F"/>
    <w:rsid w:val="00AE646A"/>
    <w:rsid w:val="00AE655F"/>
    <w:rsid w:val="00AE6C1A"/>
    <w:rsid w:val="00AE737B"/>
    <w:rsid w:val="00AE73E6"/>
    <w:rsid w:val="00AE7F32"/>
    <w:rsid w:val="00AF01E7"/>
    <w:rsid w:val="00AF05B1"/>
    <w:rsid w:val="00AF065A"/>
    <w:rsid w:val="00AF0E2B"/>
    <w:rsid w:val="00AF1730"/>
    <w:rsid w:val="00AF192C"/>
    <w:rsid w:val="00AF221B"/>
    <w:rsid w:val="00AF234C"/>
    <w:rsid w:val="00AF29E4"/>
    <w:rsid w:val="00AF2B3D"/>
    <w:rsid w:val="00AF2C54"/>
    <w:rsid w:val="00AF2D4D"/>
    <w:rsid w:val="00AF2DDB"/>
    <w:rsid w:val="00AF30DF"/>
    <w:rsid w:val="00AF3750"/>
    <w:rsid w:val="00AF3D97"/>
    <w:rsid w:val="00AF4383"/>
    <w:rsid w:val="00AF439F"/>
    <w:rsid w:val="00AF45CD"/>
    <w:rsid w:val="00AF4C41"/>
    <w:rsid w:val="00AF504D"/>
    <w:rsid w:val="00AF5A0C"/>
    <w:rsid w:val="00AF65E6"/>
    <w:rsid w:val="00AF6659"/>
    <w:rsid w:val="00AF68BE"/>
    <w:rsid w:val="00AF69C9"/>
    <w:rsid w:val="00AF7442"/>
    <w:rsid w:val="00AF7C3B"/>
    <w:rsid w:val="00AF7DF4"/>
    <w:rsid w:val="00B0023B"/>
    <w:rsid w:val="00B006AF"/>
    <w:rsid w:val="00B007A6"/>
    <w:rsid w:val="00B013E8"/>
    <w:rsid w:val="00B018A9"/>
    <w:rsid w:val="00B01C75"/>
    <w:rsid w:val="00B01DA6"/>
    <w:rsid w:val="00B021E0"/>
    <w:rsid w:val="00B02212"/>
    <w:rsid w:val="00B02A3E"/>
    <w:rsid w:val="00B02CF5"/>
    <w:rsid w:val="00B02D2E"/>
    <w:rsid w:val="00B0329E"/>
    <w:rsid w:val="00B0371F"/>
    <w:rsid w:val="00B038EE"/>
    <w:rsid w:val="00B03CEF"/>
    <w:rsid w:val="00B03E45"/>
    <w:rsid w:val="00B04119"/>
    <w:rsid w:val="00B041C0"/>
    <w:rsid w:val="00B0465C"/>
    <w:rsid w:val="00B04A34"/>
    <w:rsid w:val="00B052F1"/>
    <w:rsid w:val="00B05722"/>
    <w:rsid w:val="00B05D73"/>
    <w:rsid w:val="00B05E3C"/>
    <w:rsid w:val="00B05F27"/>
    <w:rsid w:val="00B06241"/>
    <w:rsid w:val="00B07AA0"/>
    <w:rsid w:val="00B104A4"/>
    <w:rsid w:val="00B10534"/>
    <w:rsid w:val="00B10FA1"/>
    <w:rsid w:val="00B114D1"/>
    <w:rsid w:val="00B11948"/>
    <w:rsid w:val="00B119B2"/>
    <w:rsid w:val="00B1228D"/>
    <w:rsid w:val="00B1292A"/>
    <w:rsid w:val="00B143CF"/>
    <w:rsid w:val="00B14C3E"/>
    <w:rsid w:val="00B15240"/>
    <w:rsid w:val="00B15506"/>
    <w:rsid w:val="00B156AB"/>
    <w:rsid w:val="00B15977"/>
    <w:rsid w:val="00B15D5B"/>
    <w:rsid w:val="00B15F6D"/>
    <w:rsid w:val="00B168D1"/>
    <w:rsid w:val="00B16984"/>
    <w:rsid w:val="00B16B2C"/>
    <w:rsid w:val="00B17197"/>
    <w:rsid w:val="00B179E5"/>
    <w:rsid w:val="00B200CA"/>
    <w:rsid w:val="00B200EA"/>
    <w:rsid w:val="00B21072"/>
    <w:rsid w:val="00B2126A"/>
    <w:rsid w:val="00B214FE"/>
    <w:rsid w:val="00B217D7"/>
    <w:rsid w:val="00B22265"/>
    <w:rsid w:val="00B2239B"/>
    <w:rsid w:val="00B22A7B"/>
    <w:rsid w:val="00B22D71"/>
    <w:rsid w:val="00B231A5"/>
    <w:rsid w:val="00B23403"/>
    <w:rsid w:val="00B23487"/>
    <w:rsid w:val="00B23823"/>
    <w:rsid w:val="00B24B22"/>
    <w:rsid w:val="00B24FC7"/>
    <w:rsid w:val="00B24FFC"/>
    <w:rsid w:val="00B2527B"/>
    <w:rsid w:val="00B254D9"/>
    <w:rsid w:val="00B25BD7"/>
    <w:rsid w:val="00B25FDB"/>
    <w:rsid w:val="00B26452"/>
    <w:rsid w:val="00B26831"/>
    <w:rsid w:val="00B27C57"/>
    <w:rsid w:val="00B27CE9"/>
    <w:rsid w:val="00B3010F"/>
    <w:rsid w:val="00B301BA"/>
    <w:rsid w:val="00B3041E"/>
    <w:rsid w:val="00B3057D"/>
    <w:rsid w:val="00B310E6"/>
    <w:rsid w:val="00B31680"/>
    <w:rsid w:val="00B31723"/>
    <w:rsid w:val="00B31A46"/>
    <w:rsid w:val="00B31C3B"/>
    <w:rsid w:val="00B31D5B"/>
    <w:rsid w:val="00B31D83"/>
    <w:rsid w:val="00B31D92"/>
    <w:rsid w:val="00B31E67"/>
    <w:rsid w:val="00B31EB4"/>
    <w:rsid w:val="00B31F4B"/>
    <w:rsid w:val="00B32179"/>
    <w:rsid w:val="00B3277E"/>
    <w:rsid w:val="00B32DD2"/>
    <w:rsid w:val="00B32F0A"/>
    <w:rsid w:val="00B33578"/>
    <w:rsid w:val="00B341CB"/>
    <w:rsid w:val="00B34659"/>
    <w:rsid w:val="00B34770"/>
    <w:rsid w:val="00B352F4"/>
    <w:rsid w:val="00B35C11"/>
    <w:rsid w:val="00B35CF1"/>
    <w:rsid w:val="00B35D05"/>
    <w:rsid w:val="00B36151"/>
    <w:rsid w:val="00B36188"/>
    <w:rsid w:val="00B36239"/>
    <w:rsid w:val="00B36291"/>
    <w:rsid w:val="00B36359"/>
    <w:rsid w:val="00B366AB"/>
    <w:rsid w:val="00B36895"/>
    <w:rsid w:val="00B3702F"/>
    <w:rsid w:val="00B37101"/>
    <w:rsid w:val="00B37AA1"/>
    <w:rsid w:val="00B401BB"/>
    <w:rsid w:val="00B4061E"/>
    <w:rsid w:val="00B40ABE"/>
    <w:rsid w:val="00B40E6B"/>
    <w:rsid w:val="00B412CC"/>
    <w:rsid w:val="00B41456"/>
    <w:rsid w:val="00B41CBF"/>
    <w:rsid w:val="00B42E0D"/>
    <w:rsid w:val="00B42E25"/>
    <w:rsid w:val="00B42F08"/>
    <w:rsid w:val="00B43BF4"/>
    <w:rsid w:val="00B45217"/>
    <w:rsid w:val="00B456ED"/>
    <w:rsid w:val="00B45828"/>
    <w:rsid w:val="00B45CE4"/>
    <w:rsid w:val="00B45D03"/>
    <w:rsid w:val="00B4600D"/>
    <w:rsid w:val="00B46465"/>
    <w:rsid w:val="00B46848"/>
    <w:rsid w:val="00B46B92"/>
    <w:rsid w:val="00B470D5"/>
    <w:rsid w:val="00B47299"/>
    <w:rsid w:val="00B475BE"/>
    <w:rsid w:val="00B47EBF"/>
    <w:rsid w:val="00B509A4"/>
    <w:rsid w:val="00B50FB4"/>
    <w:rsid w:val="00B527F8"/>
    <w:rsid w:val="00B53210"/>
    <w:rsid w:val="00B53945"/>
    <w:rsid w:val="00B53BD2"/>
    <w:rsid w:val="00B54CA1"/>
    <w:rsid w:val="00B55664"/>
    <w:rsid w:val="00B55F3E"/>
    <w:rsid w:val="00B56820"/>
    <w:rsid w:val="00B57201"/>
    <w:rsid w:val="00B578BC"/>
    <w:rsid w:val="00B60248"/>
    <w:rsid w:val="00B6086B"/>
    <w:rsid w:val="00B60950"/>
    <w:rsid w:val="00B60ECA"/>
    <w:rsid w:val="00B617B1"/>
    <w:rsid w:val="00B619C4"/>
    <w:rsid w:val="00B61D04"/>
    <w:rsid w:val="00B61FD7"/>
    <w:rsid w:val="00B62B69"/>
    <w:rsid w:val="00B62CA5"/>
    <w:rsid w:val="00B62E8B"/>
    <w:rsid w:val="00B631AF"/>
    <w:rsid w:val="00B636F5"/>
    <w:rsid w:val="00B637BD"/>
    <w:rsid w:val="00B63A64"/>
    <w:rsid w:val="00B63B30"/>
    <w:rsid w:val="00B63B5B"/>
    <w:rsid w:val="00B64318"/>
    <w:rsid w:val="00B644F6"/>
    <w:rsid w:val="00B645BF"/>
    <w:rsid w:val="00B646FE"/>
    <w:rsid w:val="00B651EE"/>
    <w:rsid w:val="00B65266"/>
    <w:rsid w:val="00B65BA8"/>
    <w:rsid w:val="00B65F4B"/>
    <w:rsid w:val="00B66410"/>
    <w:rsid w:val="00B66CA8"/>
    <w:rsid w:val="00B66D2F"/>
    <w:rsid w:val="00B6738C"/>
    <w:rsid w:val="00B715E2"/>
    <w:rsid w:val="00B71A3B"/>
    <w:rsid w:val="00B71C29"/>
    <w:rsid w:val="00B72CE8"/>
    <w:rsid w:val="00B72F1A"/>
    <w:rsid w:val="00B7359B"/>
    <w:rsid w:val="00B73EC3"/>
    <w:rsid w:val="00B74566"/>
    <w:rsid w:val="00B7489A"/>
    <w:rsid w:val="00B753C0"/>
    <w:rsid w:val="00B755D0"/>
    <w:rsid w:val="00B75A07"/>
    <w:rsid w:val="00B75BB4"/>
    <w:rsid w:val="00B75C10"/>
    <w:rsid w:val="00B75E01"/>
    <w:rsid w:val="00B7623F"/>
    <w:rsid w:val="00B77358"/>
    <w:rsid w:val="00B775E6"/>
    <w:rsid w:val="00B77896"/>
    <w:rsid w:val="00B77AB9"/>
    <w:rsid w:val="00B77AF6"/>
    <w:rsid w:val="00B77AF9"/>
    <w:rsid w:val="00B77EAF"/>
    <w:rsid w:val="00B77F78"/>
    <w:rsid w:val="00B8038A"/>
    <w:rsid w:val="00B80E95"/>
    <w:rsid w:val="00B81078"/>
    <w:rsid w:val="00B8112D"/>
    <w:rsid w:val="00B81396"/>
    <w:rsid w:val="00B81948"/>
    <w:rsid w:val="00B81988"/>
    <w:rsid w:val="00B81A4E"/>
    <w:rsid w:val="00B81FF4"/>
    <w:rsid w:val="00B824B3"/>
    <w:rsid w:val="00B8297B"/>
    <w:rsid w:val="00B829D2"/>
    <w:rsid w:val="00B82B2A"/>
    <w:rsid w:val="00B82F8E"/>
    <w:rsid w:val="00B84ED1"/>
    <w:rsid w:val="00B865C2"/>
    <w:rsid w:val="00B8697E"/>
    <w:rsid w:val="00B869E2"/>
    <w:rsid w:val="00B8723B"/>
    <w:rsid w:val="00B87557"/>
    <w:rsid w:val="00B8778E"/>
    <w:rsid w:val="00B87CDB"/>
    <w:rsid w:val="00B90046"/>
    <w:rsid w:val="00B90671"/>
    <w:rsid w:val="00B906E3"/>
    <w:rsid w:val="00B90AAE"/>
    <w:rsid w:val="00B90E38"/>
    <w:rsid w:val="00B9115A"/>
    <w:rsid w:val="00B915C4"/>
    <w:rsid w:val="00B9194D"/>
    <w:rsid w:val="00B91E63"/>
    <w:rsid w:val="00B92024"/>
    <w:rsid w:val="00B923D4"/>
    <w:rsid w:val="00B92BE5"/>
    <w:rsid w:val="00B92D21"/>
    <w:rsid w:val="00B930D5"/>
    <w:rsid w:val="00B93E57"/>
    <w:rsid w:val="00B94429"/>
    <w:rsid w:val="00B949D1"/>
    <w:rsid w:val="00B94C60"/>
    <w:rsid w:val="00B94D4D"/>
    <w:rsid w:val="00B9539E"/>
    <w:rsid w:val="00B955A6"/>
    <w:rsid w:val="00B958A6"/>
    <w:rsid w:val="00B959C4"/>
    <w:rsid w:val="00B95DD3"/>
    <w:rsid w:val="00B966F2"/>
    <w:rsid w:val="00B968B6"/>
    <w:rsid w:val="00B969EB"/>
    <w:rsid w:val="00B96C0E"/>
    <w:rsid w:val="00B96C5C"/>
    <w:rsid w:val="00B96D09"/>
    <w:rsid w:val="00BA03EB"/>
    <w:rsid w:val="00BA0492"/>
    <w:rsid w:val="00BA085A"/>
    <w:rsid w:val="00BA087B"/>
    <w:rsid w:val="00BA09AE"/>
    <w:rsid w:val="00BA11C4"/>
    <w:rsid w:val="00BA1482"/>
    <w:rsid w:val="00BA1E02"/>
    <w:rsid w:val="00BA26E8"/>
    <w:rsid w:val="00BA3673"/>
    <w:rsid w:val="00BA3ECD"/>
    <w:rsid w:val="00BA40D1"/>
    <w:rsid w:val="00BA417C"/>
    <w:rsid w:val="00BA4B9C"/>
    <w:rsid w:val="00BA50C2"/>
    <w:rsid w:val="00BA5279"/>
    <w:rsid w:val="00BA54AF"/>
    <w:rsid w:val="00BA6087"/>
    <w:rsid w:val="00BA61C7"/>
    <w:rsid w:val="00BA6493"/>
    <w:rsid w:val="00BA674D"/>
    <w:rsid w:val="00BA67D0"/>
    <w:rsid w:val="00BA6C46"/>
    <w:rsid w:val="00BA6CE8"/>
    <w:rsid w:val="00BA7047"/>
    <w:rsid w:val="00BA71EC"/>
    <w:rsid w:val="00BA7C23"/>
    <w:rsid w:val="00BA7E26"/>
    <w:rsid w:val="00BB024C"/>
    <w:rsid w:val="00BB0C1B"/>
    <w:rsid w:val="00BB1009"/>
    <w:rsid w:val="00BB1D50"/>
    <w:rsid w:val="00BB1D90"/>
    <w:rsid w:val="00BB1F2D"/>
    <w:rsid w:val="00BB2430"/>
    <w:rsid w:val="00BB2922"/>
    <w:rsid w:val="00BB295E"/>
    <w:rsid w:val="00BB3973"/>
    <w:rsid w:val="00BB3F5D"/>
    <w:rsid w:val="00BB428F"/>
    <w:rsid w:val="00BB4328"/>
    <w:rsid w:val="00BB4740"/>
    <w:rsid w:val="00BB4A5D"/>
    <w:rsid w:val="00BB4DF4"/>
    <w:rsid w:val="00BB527C"/>
    <w:rsid w:val="00BB5C74"/>
    <w:rsid w:val="00BB616A"/>
    <w:rsid w:val="00BB653A"/>
    <w:rsid w:val="00BB6942"/>
    <w:rsid w:val="00BB6C0D"/>
    <w:rsid w:val="00BB6F61"/>
    <w:rsid w:val="00BB72D2"/>
    <w:rsid w:val="00BB7B71"/>
    <w:rsid w:val="00BC0B87"/>
    <w:rsid w:val="00BC133C"/>
    <w:rsid w:val="00BC1DF1"/>
    <w:rsid w:val="00BC1E79"/>
    <w:rsid w:val="00BC363A"/>
    <w:rsid w:val="00BC3CEC"/>
    <w:rsid w:val="00BC4149"/>
    <w:rsid w:val="00BC4283"/>
    <w:rsid w:val="00BC4A92"/>
    <w:rsid w:val="00BC4E19"/>
    <w:rsid w:val="00BC5290"/>
    <w:rsid w:val="00BC55E4"/>
    <w:rsid w:val="00BC58F9"/>
    <w:rsid w:val="00BC611F"/>
    <w:rsid w:val="00BC6210"/>
    <w:rsid w:val="00BC66E9"/>
    <w:rsid w:val="00BC6C7A"/>
    <w:rsid w:val="00BC6D52"/>
    <w:rsid w:val="00BC725E"/>
    <w:rsid w:val="00BC737A"/>
    <w:rsid w:val="00BC79C7"/>
    <w:rsid w:val="00BD042A"/>
    <w:rsid w:val="00BD08DA"/>
    <w:rsid w:val="00BD0F02"/>
    <w:rsid w:val="00BD1835"/>
    <w:rsid w:val="00BD19B6"/>
    <w:rsid w:val="00BD19E1"/>
    <w:rsid w:val="00BD1A2B"/>
    <w:rsid w:val="00BD1C9B"/>
    <w:rsid w:val="00BD1D74"/>
    <w:rsid w:val="00BD21B3"/>
    <w:rsid w:val="00BD2482"/>
    <w:rsid w:val="00BD282E"/>
    <w:rsid w:val="00BD2DD4"/>
    <w:rsid w:val="00BD2E70"/>
    <w:rsid w:val="00BD3039"/>
    <w:rsid w:val="00BD30FE"/>
    <w:rsid w:val="00BD3298"/>
    <w:rsid w:val="00BD3804"/>
    <w:rsid w:val="00BD3848"/>
    <w:rsid w:val="00BD3A88"/>
    <w:rsid w:val="00BD3C2B"/>
    <w:rsid w:val="00BD4423"/>
    <w:rsid w:val="00BD491C"/>
    <w:rsid w:val="00BD4951"/>
    <w:rsid w:val="00BD4A9B"/>
    <w:rsid w:val="00BD4C3D"/>
    <w:rsid w:val="00BD5037"/>
    <w:rsid w:val="00BD5109"/>
    <w:rsid w:val="00BD512C"/>
    <w:rsid w:val="00BD535F"/>
    <w:rsid w:val="00BD558E"/>
    <w:rsid w:val="00BD6420"/>
    <w:rsid w:val="00BD6679"/>
    <w:rsid w:val="00BD6B0A"/>
    <w:rsid w:val="00BD7414"/>
    <w:rsid w:val="00BD7828"/>
    <w:rsid w:val="00BD7905"/>
    <w:rsid w:val="00BD7AC6"/>
    <w:rsid w:val="00BD7B12"/>
    <w:rsid w:val="00BD7B44"/>
    <w:rsid w:val="00BD7E18"/>
    <w:rsid w:val="00BE0033"/>
    <w:rsid w:val="00BE0790"/>
    <w:rsid w:val="00BE102D"/>
    <w:rsid w:val="00BE15A6"/>
    <w:rsid w:val="00BE19C8"/>
    <w:rsid w:val="00BE1A2C"/>
    <w:rsid w:val="00BE273D"/>
    <w:rsid w:val="00BE2CAF"/>
    <w:rsid w:val="00BE31FF"/>
    <w:rsid w:val="00BE3ECC"/>
    <w:rsid w:val="00BE3F45"/>
    <w:rsid w:val="00BE41BB"/>
    <w:rsid w:val="00BE43A6"/>
    <w:rsid w:val="00BE4B11"/>
    <w:rsid w:val="00BE4D16"/>
    <w:rsid w:val="00BE4DCE"/>
    <w:rsid w:val="00BE4EFA"/>
    <w:rsid w:val="00BE51D0"/>
    <w:rsid w:val="00BE5C60"/>
    <w:rsid w:val="00BE5F59"/>
    <w:rsid w:val="00BE63DE"/>
    <w:rsid w:val="00BE63EF"/>
    <w:rsid w:val="00BE6B89"/>
    <w:rsid w:val="00BE6B94"/>
    <w:rsid w:val="00BE714D"/>
    <w:rsid w:val="00BE777F"/>
    <w:rsid w:val="00BE7C0D"/>
    <w:rsid w:val="00BE7C60"/>
    <w:rsid w:val="00BF0721"/>
    <w:rsid w:val="00BF08F7"/>
    <w:rsid w:val="00BF0C81"/>
    <w:rsid w:val="00BF0E7A"/>
    <w:rsid w:val="00BF2037"/>
    <w:rsid w:val="00BF24C1"/>
    <w:rsid w:val="00BF46D1"/>
    <w:rsid w:val="00BF4A09"/>
    <w:rsid w:val="00BF4A4F"/>
    <w:rsid w:val="00BF4FA9"/>
    <w:rsid w:val="00BF5176"/>
    <w:rsid w:val="00BF5419"/>
    <w:rsid w:val="00BF57B8"/>
    <w:rsid w:val="00BF59F7"/>
    <w:rsid w:val="00BF62DD"/>
    <w:rsid w:val="00BF64D2"/>
    <w:rsid w:val="00C005A9"/>
    <w:rsid w:val="00C0076D"/>
    <w:rsid w:val="00C00BC2"/>
    <w:rsid w:val="00C00BE6"/>
    <w:rsid w:val="00C01AE2"/>
    <w:rsid w:val="00C02F55"/>
    <w:rsid w:val="00C0333A"/>
    <w:rsid w:val="00C046DC"/>
    <w:rsid w:val="00C04763"/>
    <w:rsid w:val="00C047F5"/>
    <w:rsid w:val="00C05068"/>
    <w:rsid w:val="00C050B2"/>
    <w:rsid w:val="00C05524"/>
    <w:rsid w:val="00C05C3C"/>
    <w:rsid w:val="00C05D9E"/>
    <w:rsid w:val="00C05DC7"/>
    <w:rsid w:val="00C05E42"/>
    <w:rsid w:val="00C05EAC"/>
    <w:rsid w:val="00C05EF4"/>
    <w:rsid w:val="00C06A96"/>
    <w:rsid w:val="00C06CDE"/>
    <w:rsid w:val="00C079A0"/>
    <w:rsid w:val="00C07C35"/>
    <w:rsid w:val="00C1159B"/>
    <w:rsid w:val="00C11CC9"/>
    <w:rsid w:val="00C12A48"/>
    <w:rsid w:val="00C13758"/>
    <w:rsid w:val="00C138D6"/>
    <w:rsid w:val="00C13CE3"/>
    <w:rsid w:val="00C13D77"/>
    <w:rsid w:val="00C140D0"/>
    <w:rsid w:val="00C14614"/>
    <w:rsid w:val="00C14B04"/>
    <w:rsid w:val="00C14B81"/>
    <w:rsid w:val="00C14EBC"/>
    <w:rsid w:val="00C15423"/>
    <w:rsid w:val="00C1565B"/>
    <w:rsid w:val="00C15B77"/>
    <w:rsid w:val="00C15CE2"/>
    <w:rsid w:val="00C1656C"/>
    <w:rsid w:val="00C16E93"/>
    <w:rsid w:val="00C174A5"/>
    <w:rsid w:val="00C17740"/>
    <w:rsid w:val="00C17AA7"/>
    <w:rsid w:val="00C17E40"/>
    <w:rsid w:val="00C17E48"/>
    <w:rsid w:val="00C20273"/>
    <w:rsid w:val="00C202C2"/>
    <w:rsid w:val="00C20878"/>
    <w:rsid w:val="00C215D2"/>
    <w:rsid w:val="00C217BC"/>
    <w:rsid w:val="00C219DD"/>
    <w:rsid w:val="00C222E2"/>
    <w:rsid w:val="00C23E25"/>
    <w:rsid w:val="00C2435E"/>
    <w:rsid w:val="00C2454E"/>
    <w:rsid w:val="00C24591"/>
    <w:rsid w:val="00C247B5"/>
    <w:rsid w:val="00C24C46"/>
    <w:rsid w:val="00C25040"/>
    <w:rsid w:val="00C2520A"/>
    <w:rsid w:val="00C25C7B"/>
    <w:rsid w:val="00C265BD"/>
    <w:rsid w:val="00C265F2"/>
    <w:rsid w:val="00C278C5"/>
    <w:rsid w:val="00C278FC"/>
    <w:rsid w:val="00C30430"/>
    <w:rsid w:val="00C30BD8"/>
    <w:rsid w:val="00C30F6B"/>
    <w:rsid w:val="00C31BAE"/>
    <w:rsid w:val="00C31E58"/>
    <w:rsid w:val="00C321AC"/>
    <w:rsid w:val="00C3258F"/>
    <w:rsid w:val="00C32D12"/>
    <w:rsid w:val="00C32EBE"/>
    <w:rsid w:val="00C336AF"/>
    <w:rsid w:val="00C33A5B"/>
    <w:rsid w:val="00C33AE1"/>
    <w:rsid w:val="00C346EB"/>
    <w:rsid w:val="00C3561A"/>
    <w:rsid w:val="00C358D7"/>
    <w:rsid w:val="00C35B2E"/>
    <w:rsid w:val="00C35FB1"/>
    <w:rsid w:val="00C36640"/>
    <w:rsid w:val="00C36E28"/>
    <w:rsid w:val="00C374FF"/>
    <w:rsid w:val="00C3750E"/>
    <w:rsid w:val="00C37589"/>
    <w:rsid w:val="00C377D3"/>
    <w:rsid w:val="00C37D22"/>
    <w:rsid w:val="00C37D9C"/>
    <w:rsid w:val="00C40F20"/>
    <w:rsid w:val="00C4110A"/>
    <w:rsid w:val="00C413C1"/>
    <w:rsid w:val="00C4195C"/>
    <w:rsid w:val="00C419CB"/>
    <w:rsid w:val="00C420AE"/>
    <w:rsid w:val="00C422D1"/>
    <w:rsid w:val="00C42F4F"/>
    <w:rsid w:val="00C42F5C"/>
    <w:rsid w:val="00C43114"/>
    <w:rsid w:val="00C4346F"/>
    <w:rsid w:val="00C43F11"/>
    <w:rsid w:val="00C4403E"/>
    <w:rsid w:val="00C44707"/>
    <w:rsid w:val="00C44D55"/>
    <w:rsid w:val="00C44F31"/>
    <w:rsid w:val="00C4518F"/>
    <w:rsid w:val="00C4574D"/>
    <w:rsid w:val="00C45B3D"/>
    <w:rsid w:val="00C45D55"/>
    <w:rsid w:val="00C46126"/>
    <w:rsid w:val="00C472B7"/>
    <w:rsid w:val="00C473C0"/>
    <w:rsid w:val="00C474D6"/>
    <w:rsid w:val="00C475A1"/>
    <w:rsid w:val="00C5062E"/>
    <w:rsid w:val="00C50AC6"/>
    <w:rsid w:val="00C50BC5"/>
    <w:rsid w:val="00C50FD3"/>
    <w:rsid w:val="00C511F0"/>
    <w:rsid w:val="00C51B49"/>
    <w:rsid w:val="00C52362"/>
    <w:rsid w:val="00C531C5"/>
    <w:rsid w:val="00C531E1"/>
    <w:rsid w:val="00C53819"/>
    <w:rsid w:val="00C5382D"/>
    <w:rsid w:val="00C53D62"/>
    <w:rsid w:val="00C53E2C"/>
    <w:rsid w:val="00C54168"/>
    <w:rsid w:val="00C544F0"/>
    <w:rsid w:val="00C54A3D"/>
    <w:rsid w:val="00C5535D"/>
    <w:rsid w:val="00C55E2E"/>
    <w:rsid w:val="00C57054"/>
    <w:rsid w:val="00C57535"/>
    <w:rsid w:val="00C6043E"/>
    <w:rsid w:val="00C605EF"/>
    <w:rsid w:val="00C60A45"/>
    <w:rsid w:val="00C610A1"/>
    <w:rsid w:val="00C612AB"/>
    <w:rsid w:val="00C61B0C"/>
    <w:rsid w:val="00C61CE7"/>
    <w:rsid w:val="00C620F3"/>
    <w:rsid w:val="00C62980"/>
    <w:rsid w:val="00C6336B"/>
    <w:rsid w:val="00C637CC"/>
    <w:rsid w:val="00C63E80"/>
    <w:rsid w:val="00C64229"/>
    <w:rsid w:val="00C64355"/>
    <w:rsid w:val="00C644B2"/>
    <w:rsid w:val="00C64501"/>
    <w:rsid w:val="00C650E7"/>
    <w:rsid w:val="00C6563C"/>
    <w:rsid w:val="00C658B3"/>
    <w:rsid w:val="00C65DB4"/>
    <w:rsid w:val="00C66295"/>
    <w:rsid w:val="00C663F8"/>
    <w:rsid w:val="00C6651D"/>
    <w:rsid w:val="00C66A68"/>
    <w:rsid w:val="00C66B60"/>
    <w:rsid w:val="00C66BF6"/>
    <w:rsid w:val="00C67169"/>
    <w:rsid w:val="00C6768B"/>
    <w:rsid w:val="00C67C57"/>
    <w:rsid w:val="00C67ED0"/>
    <w:rsid w:val="00C70F80"/>
    <w:rsid w:val="00C73030"/>
    <w:rsid w:val="00C73354"/>
    <w:rsid w:val="00C733C8"/>
    <w:rsid w:val="00C74469"/>
    <w:rsid w:val="00C75136"/>
    <w:rsid w:val="00C75C64"/>
    <w:rsid w:val="00C766FD"/>
    <w:rsid w:val="00C76738"/>
    <w:rsid w:val="00C76BE1"/>
    <w:rsid w:val="00C7739C"/>
    <w:rsid w:val="00C77ADA"/>
    <w:rsid w:val="00C77C40"/>
    <w:rsid w:val="00C80271"/>
    <w:rsid w:val="00C809AC"/>
    <w:rsid w:val="00C80D52"/>
    <w:rsid w:val="00C80DB2"/>
    <w:rsid w:val="00C80E07"/>
    <w:rsid w:val="00C81501"/>
    <w:rsid w:val="00C81E8F"/>
    <w:rsid w:val="00C824F5"/>
    <w:rsid w:val="00C82670"/>
    <w:rsid w:val="00C82716"/>
    <w:rsid w:val="00C82908"/>
    <w:rsid w:val="00C8327B"/>
    <w:rsid w:val="00C84561"/>
    <w:rsid w:val="00C84897"/>
    <w:rsid w:val="00C84922"/>
    <w:rsid w:val="00C84A54"/>
    <w:rsid w:val="00C84A7C"/>
    <w:rsid w:val="00C84B82"/>
    <w:rsid w:val="00C84E3C"/>
    <w:rsid w:val="00C84EFC"/>
    <w:rsid w:val="00C8529F"/>
    <w:rsid w:val="00C860D3"/>
    <w:rsid w:val="00C8613D"/>
    <w:rsid w:val="00C86145"/>
    <w:rsid w:val="00C86B08"/>
    <w:rsid w:val="00C86BB4"/>
    <w:rsid w:val="00C86C52"/>
    <w:rsid w:val="00C87362"/>
    <w:rsid w:val="00C879EA"/>
    <w:rsid w:val="00C87C8D"/>
    <w:rsid w:val="00C87E3B"/>
    <w:rsid w:val="00C87E91"/>
    <w:rsid w:val="00C90030"/>
    <w:rsid w:val="00C90055"/>
    <w:rsid w:val="00C90065"/>
    <w:rsid w:val="00C901A9"/>
    <w:rsid w:val="00C9061F"/>
    <w:rsid w:val="00C92212"/>
    <w:rsid w:val="00C92E1D"/>
    <w:rsid w:val="00C9377A"/>
    <w:rsid w:val="00C93F86"/>
    <w:rsid w:val="00C94CE5"/>
    <w:rsid w:val="00C95182"/>
    <w:rsid w:val="00C953C2"/>
    <w:rsid w:val="00C959CE"/>
    <w:rsid w:val="00C971A9"/>
    <w:rsid w:val="00CA036B"/>
    <w:rsid w:val="00CA0776"/>
    <w:rsid w:val="00CA0B0A"/>
    <w:rsid w:val="00CA0B96"/>
    <w:rsid w:val="00CA0F06"/>
    <w:rsid w:val="00CA1008"/>
    <w:rsid w:val="00CA1358"/>
    <w:rsid w:val="00CA1ACF"/>
    <w:rsid w:val="00CA1C8D"/>
    <w:rsid w:val="00CA2B78"/>
    <w:rsid w:val="00CA2C6E"/>
    <w:rsid w:val="00CA2E97"/>
    <w:rsid w:val="00CA2FA5"/>
    <w:rsid w:val="00CA3160"/>
    <w:rsid w:val="00CA37EB"/>
    <w:rsid w:val="00CA4456"/>
    <w:rsid w:val="00CA4486"/>
    <w:rsid w:val="00CA4CD6"/>
    <w:rsid w:val="00CA64A6"/>
    <w:rsid w:val="00CA6E81"/>
    <w:rsid w:val="00CA6ECB"/>
    <w:rsid w:val="00CA6F07"/>
    <w:rsid w:val="00CA6FD0"/>
    <w:rsid w:val="00CA74AB"/>
    <w:rsid w:val="00CA759B"/>
    <w:rsid w:val="00CB05C9"/>
    <w:rsid w:val="00CB08E4"/>
    <w:rsid w:val="00CB097C"/>
    <w:rsid w:val="00CB0E38"/>
    <w:rsid w:val="00CB1007"/>
    <w:rsid w:val="00CB1D0A"/>
    <w:rsid w:val="00CB2101"/>
    <w:rsid w:val="00CB318A"/>
    <w:rsid w:val="00CB3928"/>
    <w:rsid w:val="00CB3A2A"/>
    <w:rsid w:val="00CB3EDA"/>
    <w:rsid w:val="00CB42B1"/>
    <w:rsid w:val="00CB482C"/>
    <w:rsid w:val="00CB49F8"/>
    <w:rsid w:val="00CB562D"/>
    <w:rsid w:val="00CB567C"/>
    <w:rsid w:val="00CB5BDE"/>
    <w:rsid w:val="00CB5C79"/>
    <w:rsid w:val="00CB5FA0"/>
    <w:rsid w:val="00CB6289"/>
    <w:rsid w:val="00CB65C7"/>
    <w:rsid w:val="00CB6821"/>
    <w:rsid w:val="00CB6B92"/>
    <w:rsid w:val="00CB6BAC"/>
    <w:rsid w:val="00CB6C4C"/>
    <w:rsid w:val="00CB6D26"/>
    <w:rsid w:val="00CB6FF2"/>
    <w:rsid w:val="00CB73D1"/>
    <w:rsid w:val="00CB799D"/>
    <w:rsid w:val="00CB7B64"/>
    <w:rsid w:val="00CC0DA4"/>
    <w:rsid w:val="00CC0DEE"/>
    <w:rsid w:val="00CC16E6"/>
    <w:rsid w:val="00CC1798"/>
    <w:rsid w:val="00CC19C4"/>
    <w:rsid w:val="00CC1C6F"/>
    <w:rsid w:val="00CC21E0"/>
    <w:rsid w:val="00CC2850"/>
    <w:rsid w:val="00CC3156"/>
    <w:rsid w:val="00CC3488"/>
    <w:rsid w:val="00CC3D98"/>
    <w:rsid w:val="00CC4AF6"/>
    <w:rsid w:val="00CC50F8"/>
    <w:rsid w:val="00CC5737"/>
    <w:rsid w:val="00CC586E"/>
    <w:rsid w:val="00CC5C4F"/>
    <w:rsid w:val="00CC5D50"/>
    <w:rsid w:val="00CC5FCE"/>
    <w:rsid w:val="00CC66C1"/>
    <w:rsid w:val="00CC68BF"/>
    <w:rsid w:val="00CC7077"/>
    <w:rsid w:val="00CC7C36"/>
    <w:rsid w:val="00CC7DDB"/>
    <w:rsid w:val="00CD005D"/>
    <w:rsid w:val="00CD02CB"/>
    <w:rsid w:val="00CD0CB0"/>
    <w:rsid w:val="00CD1E08"/>
    <w:rsid w:val="00CD1E5C"/>
    <w:rsid w:val="00CD2447"/>
    <w:rsid w:val="00CD296F"/>
    <w:rsid w:val="00CD323A"/>
    <w:rsid w:val="00CD3935"/>
    <w:rsid w:val="00CD4265"/>
    <w:rsid w:val="00CD479D"/>
    <w:rsid w:val="00CD52C5"/>
    <w:rsid w:val="00CD5768"/>
    <w:rsid w:val="00CD5A33"/>
    <w:rsid w:val="00CD5AE4"/>
    <w:rsid w:val="00CD5FDF"/>
    <w:rsid w:val="00CD6DB4"/>
    <w:rsid w:val="00CD70C0"/>
    <w:rsid w:val="00CD7241"/>
    <w:rsid w:val="00CD7336"/>
    <w:rsid w:val="00CD7507"/>
    <w:rsid w:val="00CD766F"/>
    <w:rsid w:val="00CD79E8"/>
    <w:rsid w:val="00CD7B23"/>
    <w:rsid w:val="00CD7DCF"/>
    <w:rsid w:val="00CE093F"/>
    <w:rsid w:val="00CE0B53"/>
    <w:rsid w:val="00CE0B90"/>
    <w:rsid w:val="00CE0EF7"/>
    <w:rsid w:val="00CE1394"/>
    <w:rsid w:val="00CE2A4F"/>
    <w:rsid w:val="00CE379C"/>
    <w:rsid w:val="00CE3999"/>
    <w:rsid w:val="00CE3CD6"/>
    <w:rsid w:val="00CE3FD9"/>
    <w:rsid w:val="00CE4ACE"/>
    <w:rsid w:val="00CE4B0A"/>
    <w:rsid w:val="00CE550A"/>
    <w:rsid w:val="00CE6DCD"/>
    <w:rsid w:val="00CE7095"/>
    <w:rsid w:val="00CE71C1"/>
    <w:rsid w:val="00CE7FC0"/>
    <w:rsid w:val="00CF0049"/>
    <w:rsid w:val="00CF08CB"/>
    <w:rsid w:val="00CF0AFA"/>
    <w:rsid w:val="00CF0B59"/>
    <w:rsid w:val="00CF134A"/>
    <w:rsid w:val="00CF1980"/>
    <w:rsid w:val="00CF1F44"/>
    <w:rsid w:val="00CF2432"/>
    <w:rsid w:val="00CF3018"/>
    <w:rsid w:val="00CF3156"/>
    <w:rsid w:val="00CF3296"/>
    <w:rsid w:val="00CF3351"/>
    <w:rsid w:val="00CF3782"/>
    <w:rsid w:val="00CF3AC1"/>
    <w:rsid w:val="00CF3EF7"/>
    <w:rsid w:val="00CF41F4"/>
    <w:rsid w:val="00CF5457"/>
    <w:rsid w:val="00CF57E4"/>
    <w:rsid w:val="00CF602B"/>
    <w:rsid w:val="00CF7245"/>
    <w:rsid w:val="00CF7741"/>
    <w:rsid w:val="00CF7C5C"/>
    <w:rsid w:val="00CF7DD6"/>
    <w:rsid w:val="00D001AD"/>
    <w:rsid w:val="00D00AC3"/>
    <w:rsid w:val="00D00FD7"/>
    <w:rsid w:val="00D017CA"/>
    <w:rsid w:val="00D01EB2"/>
    <w:rsid w:val="00D02382"/>
    <w:rsid w:val="00D02AB6"/>
    <w:rsid w:val="00D03053"/>
    <w:rsid w:val="00D03CE9"/>
    <w:rsid w:val="00D048E8"/>
    <w:rsid w:val="00D0498B"/>
    <w:rsid w:val="00D04E7A"/>
    <w:rsid w:val="00D04FFA"/>
    <w:rsid w:val="00D05C8E"/>
    <w:rsid w:val="00D064EB"/>
    <w:rsid w:val="00D0681D"/>
    <w:rsid w:val="00D069DA"/>
    <w:rsid w:val="00D06A03"/>
    <w:rsid w:val="00D07097"/>
    <w:rsid w:val="00D07C7B"/>
    <w:rsid w:val="00D07D11"/>
    <w:rsid w:val="00D07E53"/>
    <w:rsid w:val="00D107AC"/>
    <w:rsid w:val="00D10838"/>
    <w:rsid w:val="00D10E88"/>
    <w:rsid w:val="00D124E8"/>
    <w:rsid w:val="00D12CC1"/>
    <w:rsid w:val="00D13FB0"/>
    <w:rsid w:val="00D14100"/>
    <w:rsid w:val="00D157C5"/>
    <w:rsid w:val="00D1667B"/>
    <w:rsid w:val="00D167D5"/>
    <w:rsid w:val="00D16F3F"/>
    <w:rsid w:val="00D17013"/>
    <w:rsid w:val="00D17A20"/>
    <w:rsid w:val="00D17A2A"/>
    <w:rsid w:val="00D17DE1"/>
    <w:rsid w:val="00D17F93"/>
    <w:rsid w:val="00D203EB"/>
    <w:rsid w:val="00D205A4"/>
    <w:rsid w:val="00D205B5"/>
    <w:rsid w:val="00D20B00"/>
    <w:rsid w:val="00D20FD9"/>
    <w:rsid w:val="00D215CE"/>
    <w:rsid w:val="00D21E55"/>
    <w:rsid w:val="00D21F5E"/>
    <w:rsid w:val="00D224F2"/>
    <w:rsid w:val="00D22A6E"/>
    <w:rsid w:val="00D22B35"/>
    <w:rsid w:val="00D22B8C"/>
    <w:rsid w:val="00D22CEE"/>
    <w:rsid w:val="00D237E1"/>
    <w:rsid w:val="00D23D54"/>
    <w:rsid w:val="00D246D3"/>
    <w:rsid w:val="00D24F59"/>
    <w:rsid w:val="00D25231"/>
    <w:rsid w:val="00D25332"/>
    <w:rsid w:val="00D2616C"/>
    <w:rsid w:val="00D2694A"/>
    <w:rsid w:val="00D27288"/>
    <w:rsid w:val="00D274A5"/>
    <w:rsid w:val="00D27A42"/>
    <w:rsid w:val="00D27DA7"/>
    <w:rsid w:val="00D27DB2"/>
    <w:rsid w:val="00D27DDF"/>
    <w:rsid w:val="00D27E99"/>
    <w:rsid w:val="00D300E5"/>
    <w:rsid w:val="00D304EF"/>
    <w:rsid w:val="00D306FE"/>
    <w:rsid w:val="00D30A65"/>
    <w:rsid w:val="00D30ADF"/>
    <w:rsid w:val="00D30C9B"/>
    <w:rsid w:val="00D30EFD"/>
    <w:rsid w:val="00D31035"/>
    <w:rsid w:val="00D31993"/>
    <w:rsid w:val="00D319FA"/>
    <w:rsid w:val="00D31C32"/>
    <w:rsid w:val="00D32477"/>
    <w:rsid w:val="00D324EA"/>
    <w:rsid w:val="00D3299F"/>
    <w:rsid w:val="00D32FBE"/>
    <w:rsid w:val="00D33130"/>
    <w:rsid w:val="00D3316F"/>
    <w:rsid w:val="00D34879"/>
    <w:rsid w:val="00D348A0"/>
    <w:rsid w:val="00D349B0"/>
    <w:rsid w:val="00D34B76"/>
    <w:rsid w:val="00D34B79"/>
    <w:rsid w:val="00D34D70"/>
    <w:rsid w:val="00D34FDA"/>
    <w:rsid w:val="00D355A3"/>
    <w:rsid w:val="00D361A0"/>
    <w:rsid w:val="00D36491"/>
    <w:rsid w:val="00D36ABB"/>
    <w:rsid w:val="00D36B9C"/>
    <w:rsid w:val="00D36D55"/>
    <w:rsid w:val="00D3774E"/>
    <w:rsid w:val="00D378A8"/>
    <w:rsid w:val="00D408CB"/>
    <w:rsid w:val="00D415B3"/>
    <w:rsid w:val="00D41923"/>
    <w:rsid w:val="00D41F1A"/>
    <w:rsid w:val="00D41F80"/>
    <w:rsid w:val="00D42698"/>
    <w:rsid w:val="00D42A39"/>
    <w:rsid w:val="00D43258"/>
    <w:rsid w:val="00D434EC"/>
    <w:rsid w:val="00D4394B"/>
    <w:rsid w:val="00D4394F"/>
    <w:rsid w:val="00D43EFD"/>
    <w:rsid w:val="00D4405C"/>
    <w:rsid w:val="00D44A15"/>
    <w:rsid w:val="00D44B8C"/>
    <w:rsid w:val="00D4676E"/>
    <w:rsid w:val="00D46AB3"/>
    <w:rsid w:val="00D46D15"/>
    <w:rsid w:val="00D46D6A"/>
    <w:rsid w:val="00D472E6"/>
    <w:rsid w:val="00D47622"/>
    <w:rsid w:val="00D4785E"/>
    <w:rsid w:val="00D47A78"/>
    <w:rsid w:val="00D47F62"/>
    <w:rsid w:val="00D50207"/>
    <w:rsid w:val="00D50699"/>
    <w:rsid w:val="00D509FF"/>
    <w:rsid w:val="00D50C06"/>
    <w:rsid w:val="00D50C1E"/>
    <w:rsid w:val="00D528F9"/>
    <w:rsid w:val="00D52ED8"/>
    <w:rsid w:val="00D531BA"/>
    <w:rsid w:val="00D540EF"/>
    <w:rsid w:val="00D54217"/>
    <w:rsid w:val="00D543FF"/>
    <w:rsid w:val="00D54569"/>
    <w:rsid w:val="00D545AE"/>
    <w:rsid w:val="00D54742"/>
    <w:rsid w:val="00D547CB"/>
    <w:rsid w:val="00D54B15"/>
    <w:rsid w:val="00D5545E"/>
    <w:rsid w:val="00D55ACB"/>
    <w:rsid w:val="00D56627"/>
    <w:rsid w:val="00D573A3"/>
    <w:rsid w:val="00D57A35"/>
    <w:rsid w:val="00D57C60"/>
    <w:rsid w:val="00D60251"/>
    <w:rsid w:val="00D6075F"/>
    <w:rsid w:val="00D60C32"/>
    <w:rsid w:val="00D6179C"/>
    <w:rsid w:val="00D61D3D"/>
    <w:rsid w:val="00D61DFA"/>
    <w:rsid w:val="00D62207"/>
    <w:rsid w:val="00D62C81"/>
    <w:rsid w:val="00D635FF"/>
    <w:rsid w:val="00D638A3"/>
    <w:rsid w:val="00D63CBE"/>
    <w:rsid w:val="00D64470"/>
    <w:rsid w:val="00D646BC"/>
    <w:rsid w:val="00D649D5"/>
    <w:rsid w:val="00D64E39"/>
    <w:rsid w:val="00D64FB0"/>
    <w:rsid w:val="00D655F0"/>
    <w:rsid w:val="00D65636"/>
    <w:rsid w:val="00D657B4"/>
    <w:rsid w:val="00D658C9"/>
    <w:rsid w:val="00D661AD"/>
    <w:rsid w:val="00D667A6"/>
    <w:rsid w:val="00D67495"/>
    <w:rsid w:val="00D67C6E"/>
    <w:rsid w:val="00D7000F"/>
    <w:rsid w:val="00D70574"/>
    <w:rsid w:val="00D705C4"/>
    <w:rsid w:val="00D71179"/>
    <w:rsid w:val="00D714B9"/>
    <w:rsid w:val="00D71871"/>
    <w:rsid w:val="00D71D7E"/>
    <w:rsid w:val="00D71ECF"/>
    <w:rsid w:val="00D7294C"/>
    <w:rsid w:val="00D72DAC"/>
    <w:rsid w:val="00D72E03"/>
    <w:rsid w:val="00D73608"/>
    <w:rsid w:val="00D74747"/>
    <w:rsid w:val="00D74E51"/>
    <w:rsid w:val="00D74E7C"/>
    <w:rsid w:val="00D75BB9"/>
    <w:rsid w:val="00D761B1"/>
    <w:rsid w:val="00D762B8"/>
    <w:rsid w:val="00D7698D"/>
    <w:rsid w:val="00D76B17"/>
    <w:rsid w:val="00D7771B"/>
    <w:rsid w:val="00D77801"/>
    <w:rsid w:val="00D77905"/>
    <w:rsid w:val="00D77CE2"/>
    <w:rsid w:val="00D80452"/>
    <w:rsid w:val="00D8054B"/>
    <w:rsid w:val="00D80864"/>
    <w:rsid w:val="00D81B48"/>
    <w:rsid w:val="00D821D9"/>
    <w:rsid w:val="00D827D7"/>
    <w:rsid w:val="00D827EE"/>
    <w:rsid w:val="00D82CB4"/>
    <w:rsid w:val="00D830A6"/>
    <w:rsid w:val="00D83983"/>
    <w:rsid w:val="00D83A8A"/>
    <w:rsid w:val="00D83D44"/>
    <w:rsid w:val="00D84580"/>
    <w:rsid w:val="00D84C23"/>
    <w:rsid w:val="00D85208"/>
    <w:rsid w:val="00D85606"/>
    <w:rsid w:val="00D8588A"/>
    <w:rsid w:val="00D85B90"/>
    <w:rsid w:val="00D86169"/>
    <w:rsid w:val="00D86868"/>
    <w:rsid w:val="00D86A58"/>
    <w:rsid w:val="00D873E7"/>
    <w:rsid w:val="00D87869"/>
    <w:rsid w:val="00D878F8"/>
    <w:rsid w:val="00D879A5"/>
    <w:rsid w:val="00D87D1A"/>
    <w:rsid w:val="00D90405"/>
    <w:rsid w:val="00D9045C"/>
    <w:rsid w:val="00D904E5"/>
    <w:rsid w:val="00D90728"/>
    <w:rsid w:val="00D90D4B"/>
    <w:rsid w:val="00D9136D"/>
    <w:rsid w:val="00D91B72"/>
    <w:rsid w:val="00D9253D"/>
    <w:rsid w:val="00D92832"/>
    <w:rsid w:val="00D92A47"/>
    <w:rsid w:val="00D937F1"/>
    <w:rsid w:val="00D937F2"/>
    <w:rsid w:val="00D93E4E"/>
    <w:rsid w:val="00D94130"/>
    <w:rsid w:val="00D94262"/>
    <w:rsid w:val="00D945F5"/>
    <w:rsid w:val="00D9487A"/>
    <w:rsid w:val="00D94F3F"/>
    <w:rsid w:val="00D94FD7"/>
    <w:rsid w:val="00D9552B"/>
    <w:rsid w:val="00D956E2"/>
    <w:rsid w:val="00D964D7"/>
    <w:rsid w:val="00D96801"/>
    <w:rsid w:val="00D968E1"/>
    <w:rsid w:val="00D977D1"/>
    <w:rsid w:val="00DA0AB2"/>
    <w:rsid w:val="00DA0BD5"/>
    <w:rsid w:val="00DA0D86"/>
    <w:rsid w:val="00DA0E7C"/>
    <w:rsid w:val="00DA0E86"/>
    <w:rsid w:val="00DA11E7"/>
    <w:rsid w:val="00DA28D9"/>
    <w:rsid w:val="00DA335A"/>
    <w:rsid w:val="00DA34EC"/>
    <w:rsid w:val="00DA3536"/>
    <w:rsid w:val="00DA4477"/>
    <w:rsid w:val="00DA4994"/>
    <w:rsid w:val="00DA50F9"/>
    <w:rsid w:val="00DA5454"/>
    <w:rsid w:val="00DA5B8C"/>
    <w:rsid w:val="00DA601F"/>
    <w:rsid w:val="00DA620F"/>
    <w:rsid w:val="00DA6279"/>
    <w:rsid w:val="00DA7373"/>
    <w:rsid w:val="00DA7D29"/>
    <w:rsid w:val="00DB03A3"/>
    <w:rsid w:val="00DB0427"/>
    <w:rsid w:val="00DB101F"/>
    <w:rsid w:val="00DB1282"/>
    <w:rsid w:val="00DB130F"/>
    <w:rsid w:val="00DB159F"/>
    <w:rsid w:val="00DB1B18"/>
    <w:rsid w:val="00DB1C01"/>
    <w:rsid w:val="00DB1C9B"/>
    <w:rsid w:val="00DB20A6"/>
    <w:rsid w:val="00DB261E"/>
    <w:rsid w:val="00DB29E8"/>
    <w:rsid w:val="00DB2B3B"/>
    <w:rsid w:val="00DB2DF9"/>
    <w:rsid w:val="00DB3088"/>
    <w:rsid w:val="00DB3147"/>
    <w:rsid w:val="00DB3A53"/>
    <w:rsid w:val="00DB4A0D"/>
    <w:rsid w:val="00DB4B1B"/>
    <w:rsid w:val="00DB4C56"/>
    <w:rsid w:val="00DB5921"/>
    <w:rsid w:val="00DB5D9F"/>
    <w:rsid w:val="00DB5DC1"/>
    <w:rsid w:val="00DB649C"/>
    <w:rsid w:val="00DB77C2"/>
    <w:rsid w:val="00DC03DF"/>
    <w:rsid w:val="00DC0EA1"/>
    <w:rsid w:val="00DC1120"/>
    <w:rsid w:val="00DC12F6"/>
    <w:rsid w:val="00DC1532"/>
    <w:rsid w:val="00DC16C5"/>
    <w:rsid w:val="00DC1A25"/>
    <w:rsid w:val="00DC1CEE"/>
    <w:rsid w:val="00DC276D"/>
    <w:rsid w:val="00DC2A81"/>
    <w:rsid w:val="00DC382E"/>
    <w:rsid w:val="00DC3D78"/>
    <w:rsid w:val="00DC46AB"/>
    <w:rsid w:val="00DC4D7D"/>
    <w:rsid w:val="00DC59F8"/>
    <w:rsid w:val="00DC68EF"/>
    <w:rsid w:val="00DC713C"/>
    <w:rsid w:val="00DC7816"/>
    <w:rsid w:val="00DC7834"/>
    <w:rsid w:val="00DD0027"/>
    <w:rsid w:val="00DD01D2"/>
    <w:rsid w:val="00DD08DB"/>
    <w:rsid w:val="00DD094F"/>
    <w:rsid w:val="00DD0B8E"/>
    <w:rsid w:val="00DD1286"/>
    <w:rsid w:val="00DD156E"/>
    <w:rsid w:val="00DD1C92"/>
    <w:rsid w:val="00DD1CBB"/>
    <w:rsid w:val="00DD2955"/>
    <w:rsid w:val="00DD2FCA"/>
    <w:rsid w:val="00DD3081"/>
    <w:rsid w:val="00DD3ECA"/>
    <w:rsid w:val="00DD47D1"/>
    <w:rsid w:val="00DD4896"/>
    <w:rsid w:val="00DD4C6B"/>
    <w:rsid w:val="00DD5D9C"/>
    <w:rsid w:val="00DD5EC3"/>
    <w:rsid w:val="00DD6017"/>
    <w:rsid w:val="00DD6116"/>
    <w:rsid w:val="00DD68D7"/>
    <w:rsid w:val="00DD697A"/>
    <w:rsid w:val="00DD6E50"/>
    <w:rsid w:val="00DD6E87"/>
    <w:rsid w:val="00DD7735"/>
    <w:rsid w:val="00DE011F"/>
    <w:rsid w:val="00DE02CF"/>
    <w:rsid w:val="00DE0834"/>
    <w:rsid w:val="00DE1513"/>
    <w:rsid w:val="00DE1659"/>
    <w:rsid w:val="00DE1CDF"/>
    <w:rsid w:val="00DE1E49"/>
    <w:rsid w:val="00DE1E6D"/>
    <w:rsid w:val="00DE3D46"/>
    <w:rsid w:val="00DE4082"/>
    <w:rsid w:val="00DE40B0"/>
    <w:rsid w:val="00DE41D7"/>
    <w:rsid w:val="00DE449C"/>
    <w:rsid w:val="00DE4A84"/>
    <w:rsid w:val="00DE4CA0"/>
    <w:rsid w:val="00DE4D48"/>
    <w:rsid w:val="00DE4D90"/>
    <w:rsid w:val="00DE507F"/>
    <w:rsid w:val="00DE5141"/>
    <w:rsid w:val="00DE53FF"/>
    <w:rsid w:val="00DE59AF"/>
    <w:rsid w:val="00DE5C56"/>
    <w:rsid w:val="00DE600F"/>
    <w:rsid w:val="00DE6AEE"/>
    <w:rsid w:val="00DE7013"/>
    <w:rsid w:val="00DE7147"/>
    <w:rsid w:val="00DE7D9D"/>
    <w:rsid w:val="00DF0B33"/>
    <w:rsid w:val="00DF11BB"/>
    <w:rsid w:val="00DF2783"/>
    <w:rsid w:val="00DF27A2"/>
    <w:rsid w:val="00DF2B10"/>
    <w:rsid w:val="00DF2CB1"/>
    <w:rsid w:val="00DF2D8C"/>
    <w:rsid w:val="00DF3C4B"/>
    <w:rsid w:val="00DF3DDE"/>
    <w:rsid w:val="00DF43B9"/>
    <w:rsid w:val="00DF457F"/>
    <w:rsid w:val="00DF4B4C"/>
    <w:rsid w:val="00DF4BA0"/>
    <w:rsid w:val="00DF51CE"/>
    <w:rsid w:val="00DF5F25"/>
    <w:rsid w:val="00DF61A3"/>
    <w:rsid w:val="00DF6914"/>
    <w:rsid w:val="00DF6B10"/>
    <w:rsid w:val="00DF7329"/>
    <w:rsid w:val="00DF764F"/>
    <w:rsid w:val="00DF7FC9"/>
    <w:rsid w:val="00E0054F"/>
    <w:rsid w:val="00E01869"/>
    <w:rsid w:val="00E01A75"/>
    <w:rsid w:val="00E02208"/>
    <w:rsid w:val="00E0255E"/>
    <w:rsid w:val="00E0286D"/>
    <w:rsid w:val="00E029C1"/>
    <w:rsid w:val="00E02B8E"/>
    <w:rsid w:val="00E02C93"/>
    <w:rsid w:val="00E031D9"/>
    <w:rsid w:val="00E0374D"/>
    <w:rsid w:val="00E043C4"/>
    <w:rsid w:val="00E04695"/>
    <w:rsid w:val="00E04832"/>
    <w:rsid w:val="00E04D23"/>
    <w:rsid w:val="00E04E0B"/>
    <w:rsid w:val="00E050FB"/>
    <w:rsid w:val="00E05853"/>
    <w:rsid w:val="00E06D96"/>
    <w:rsid w:val="00E07B7B"/>
    <w:rsid w:val="00E1040C"/>
    <w:rsid w:val="00E10429"/>
    <w:rsid w:val="00E10516"/>
    <w:rsid w:val="00E109FD"/>
    <w:rsid w:val="00E10FD7"/>
    <w:rsid w:val="00E11883"/>
    <w:rsid w:val="00E11996"/>
    <w:rsid w:val="00E11C3B"/>
    <w:rsid w:val="00E11C40"/>
    <w:rsid w:val="00E11CD2"/>
    <w:rsid w:val="00E11E2D"/>
    <w:rsid w:val="00E12028"/>
    <w:rsid w:val="00E120C0"/>
    <w:rsid w:val="00E1253E"/>
    <w:rsid w:val="00E13297"/>
    <w:rsid w:val="00E13D38"/>
    <w:rsid w:val="00E13E8F"/>
    <w:rsid w:val="00E1412D"/>
    <w:rsid w:val="00E144F6"/>
    <w:rsid w:val="00E14B2E"/>
    <w:rsid w:val="00E14E18"/>
    <w:rsid w:val="00E15198"/>
    <w:rsid w:val="00E1595A"/>
    <w:rsid w:val="00E15C47"/>
    <w:rsid w:val="00E16001"/>
    <w:rsid w:val="00E166F9"/>
    <w:rsid w:val="00E16C97"/>
    <w:rsid w:val="00E17370"/>
    <w:rsid w:val="00E2019D"/>
    <w:rsid w:val="00E20545"/>
    <w:rsid w:val="00E20789"/>
    <w:rsid w:val="00E20860"/>
    <w:rsid w:val="00E20D8E"/>
    <w:rsid w:val="00E21941"/>
    <w:rsid w:val="00E219E7"/>
    <w:rsid w:val="00E21F98"/>
    <w:rsid w:val="00E2226C"/>
    <w:rsid w:val="00E225B5"/>
    <w:rsid w:val="00E22981"/>
    <w:rsid w:val="00E22ABA"/>
    <w:rsid w:val="00E2381B"/>
    <w:rsid w:val="00E23A86"/>
    <w:rsid w:val="00E23CAC"/>
    <w:rsid w:val="00E2556B"/>
    <w:rsid w:val="00E2589F"/>
    <w:rsid w:val="00E25A98"/>
    <w:rsid w:val="00E26102"/>
    <w:rsid w:val="00E262B6"/>
    <w:rsid w:val="00E262F4"/>
    <w:rsid w:val="00E26484"/>
    <w:rsid w:val="00E26C63"/>
    <w:rsid w:val="00E27422"/>
    <w:rsid w:val="00E27AF0"/>
    <w:rsid w:val="00E30394"/>
    <w:rsid w:val="00E30406"/>
    <w:rsid w:val="00E306CB"/>
    <w:rsid w:val="00E30884"/>
    <w:rsid w:val="00E30C0D"/>
    <w:rsid w:val="00E30E6B"/>
    <w:rsid w:val="00E30E95"/>
    <w:rsid w:val="00E31A62"/>
    <w:rsid w:val="00E3275C"/>
    <w:rsid w:val="00E32BE5"/>
    <w:rsid w:val="00E32D02"/>
    <w:rsid w:val="00E3385F"/>
    <w:rsid w:val="00E33DF7"/>
    <w:rsid w:val="00E3446E"/>
    <w:rsid w:val="00E34534"/>
    <w:rsid w:val="00E34F1B"/>
    <w:rsid w:val="00E35636"/>
    <w:rsid w:val="00E36416"/>
    <w:rsid w:val="00E365D2"/>
    <w:rsid w:val="00E36898"/>
    <w:rsid w:val="00E3694B"/>
    <w:rsid w:val="00E36BE0"/>
    <w:rsid w:val="00E36D7D"/>
    <w:rsid w:val="00E37116"/>
    <w:rsid w:val="00E37457"/>
    <w:rsid w:val="00E3781D"/>
    <w:rsid w:val="00E3799D"/>
    <w:rsid w:val="00E37F3A"/>
    <w:rsid w:val="00E40325"/>
    <w:rsid w:val="00E405E3"/>
    <w:rsid w:val="00E40878"/>
    <w:rsid w:val="00E40ACF"/>
    <w:rsid w:val="00E4146D"/>
    <w:rsid w:val="00E41D0B"/>
    <w:rsid w:val="00E41F15"/>
    <w:rsid w:val="00E420BD"/>
    <w:rsid w:val="00E4381A"/>
    <w:rsid w:val="00E43BDF"/>
    <w:rsid w:val="00E43F5A"/>
    <w:rsid w:val="00E442CE"/>
    <w:rsid w:val="00E44446"/>
    <w:rsid w:val="00E44A6D"/>
    <w:rsid w:val="00E45369"/>
    <w:rsid w:val="00E45523"/>
    <w:rsid w:val="00E4575E"/>
    <w:rsid w:val="00E45946"/>
    <w:rsid w:val="00E45951"/>
    <w:rsid w:val="00E45AA8"/>
    <w:rsid w:val="00E461F4"/>
    <w:rsid w:val="00E4627E"/>
    <w:rsid w:val="00E463BA"/>
    <w:rsid w:val="00E46B47"/>
    <w:rsid w:val="00E477DE"/>
    <w:rsid w:val="00E479DE"/>
    <w:rsid w:val="00E50FE8"/>
    <w:rsid w:val="00E51139"/>
    <w:rsid w:val="00E5154B"/>
    <w:rsid w:val="00E51C89"/>
    <w:rsid w:val="00E51F09"/>
    <w:rsid w:val="00E52DF2"/>
    <w:rsid w:val="00E533F6"/>
    <w:rsid w:val="00E5341D"/>
    <w:rsid w:val="00E536F8"/>
    <w:rsid w:val="00E5380E"/>
    <w:rsid w:val="00E53D0D"/>
    <w:rsid w:val="00E5407B"/>
    <w:rsid w:val="00E54736"/>
    <w:rsid w:val="00E54ED3"/>
    <w:rsid w:val="00E553AD"/>
    <w:rsid w:val="00E55678"/>
    <w:rsid w:val="00E55FAC"/>
    <w:rsid w:val="00E56129"/>
    <w:rsid w:val="00E567BA"/>
    <w:rsid w:val="00E56BCF"/>
    <w:rsid w:val="00E57077"/>
    <w:rsid w:val="00E5778F"/>
    <w:rsid w:val="00E5780D"/>
    <w:rsid w:val="00E57D1A"/>
    <w:rsid w:val="00E6002E"/>
    <w:rsid w:val="00E60467"/>
    <w:rsid w:val="00E60CDB"/>
    <w:rsid w:val="00E60DCB"/>
    <w:rsid w:val="00E61421"/>
    <w:rsid w:val="00E61431"/>
    <w:rsid w:val="00E6145F"/>
    <w:rsid w:val="00E61D7B"/>
    <w:rsid w:val="00E6264F"/>
    <w:rsid w:val="00E62FE3"/>
    <w:rsid w:val="00E62FEC"/>
    <w:rsid w:val="00E632EA"/>
    <w:rsid w:val="00E639C3"/>
    <w:rsid w:val="00E63CFC"/>
    <w:rsid w:val="00E645EE"/>
    <w:rsid w:val="00E649E6"/>
    <w:rsid w:val="00E64FD9"/>
    <w:rsid w:val="00E65E26"/>
    <w:rsid w:val="00E661DC"/>
    <w:rsid w:val="00E66201"/>
    <w:rsid w:val="00E66859"/>
    <w:rsid w:val="00E669E9"/>
    <w:rsid w:val="00E66DE0"/>
    <w:rsid w:val="00E66E8E"/>
    <w:rsid w:val="00E670F9"/>
    <w:rsid w:val="00E7062F"/>
    <w:rsid w:val="00E70647"/>
    <w:rsid w:val="00E7077A"/>
    <w:rsid w:val="00E708A9"/>
    <w:rsid w:val="00E71139"/>
    <w:rsid w:val="00E7181F"/>
    <w:rsid w:val="00E7197B"/>
    <w:rsid w:val="00E72509"/>
    <w:rsid w:val="00E72F89"/>
    <w:rsid w:val="00E741DB"/>
    <w:rsid w:val="00E74358"/>
    <w:rsid w:val="00E744D3"/>
    <w:rsid w:val="00E74615"/>
    <w:rsid w:val="00E74A1D"/>
    <w:rsid w:val="00E74E16"/>
    <w:rsid w:val="00E7509A"/>
    <w:rsid w:val="00E75884"/>
    <w:rsid w:val="00E758EE"/>
    <w:rsid w:val="00E75A2F"/>
    <w:rsid w:val="00E75A8D"/>
    <w:rsid w:val="00E75FD9"/>
    <w:rsid w:val="00E76126"/>
    <w:rsid w:val="00E7612B"/>
    <w:rsid w:val="00E765C5"/>
    <w:rsid w:val="00E7661B"/>
    <w:rsid w:val="00E7687B"/>
    <w:rsid w:val="00E76CBB"/>
    <w:rsid w:val="00E7708F"/>
    <w:rsid w:val="00E77460"/>
    <w:rsid w:val="00E77AD8"/>
    <w:rsid w:val="00E77D05"/>
    <w:rsid w:val="00E77D9B"/>
    <w:rsid w:val="00E80268"/>
    <w:rsid w:val="00E802BA"/>
    <w:rsid w:val="00E80545"/>
    <w:rsid w:val="00E80B48"/>
    <w:rsid w:val="00E81CC0"/>
    <w:rsid w:val="00E822B8"/>
    <w:rsid w:val="00E823D1"/>
    <w:rsid w:val="00E8240F"/>
    <w:rsid w:val="00E824FE"/>
    <w:rsid w:val="00E828AF"/>
    <w:rsid w:val="00E82A94"/>
    <w:rsid w:val="00E82ACB"/>
    <w:rsid w:val="00E82D8D"/>
    <w:rsid w:val="00E83A02"/>
    <w:rsid w:val="00E83E05"/>
    <w:rsid w:val="00E84C06"/>
    <w:rsid w:val="00E8524D"/>
    <w:rsid w:val="00E853A6"/>
    <w:rsid w:val="00E86BE0"/>
    <w:rsid w:val="00E8711D"/>
    <w:rsid w:val="00E878BC"/>
    <w:rsid w:val="00E87AF4"/>
    <w:rsid w:val="00E87EC0"/>
    <w:rsid w:val="00E9007D"/>
    <w:rsid w:val="00E900F7"/>
    <w:rsid w:val="00E90329"/>
    <w:rsid w:val="00E90944"/>
    <w:rsid w:val="00E90B27"/>
    <w:rsid w:val="00E91209"/>
    <w:rsid w:val="00E91368"/>
    <w:rsid w:val="00E914BE"/>
    <w:rsid w:val="00E91AB0"/>
    <w:rsid w:val="00E9211B"/>
    <w:rsid w:val="00E925FE"/>
    <w:rsid w:val="00E9266A"/>
    <w:rsid w:val="00E93934"/>
    <w:rsid w:val="00E93D21"/>
    <w:rsid w:val="00E943FE"/>
    <w:rsid w:val="00E94613"/>
    <w:rsid w:val="00E94A70"/>
    <w:rsid w:val="00E9527C"/>
    <w:rsid w:val="00E955B2"/>
    <w:rsid w:val="00E96161"/>
    <w:rsid w:val="00E96454"/>
    <w:rsid w:val="00E965D7"/>
    <w:rsid w:val="00E96AAB"/>
    <w:rsid w:val="00E97235"/>
    <w:rsid w:val="00E97568"/>
    <w:rsid w:val="00EA00EB"/>
    <w:rsid w:val="00EA0155"/>
    <w:rsid w:val="00EA0433"/>
    <w:rsid w:val="00EA06BA"/>
    <w:rsid w:val="00EA0FFC"/>
    <w:rsid w:val="00EA1644"/>
    <w:rsid w:val="00EA1E88"/>
    <w:rsid w:val="00EA1EAB"/>
    <w:rsid w:val="00EA23D3"/>
    <w:rsid w:val="00EA26FC"/>
    <w:rsid w:val="00EA29E6"/>
    <w:rsid w:val="00EA3581"/>
    <w:rsid w:val="00EA3C19"/>
    <w:rsid w:val="00EA49C0"/>
    <w:rsid w:val="00EA5300"/>
    <w:rsid w:val="00EA5494"/>
    <w:rsid w:val="00EA5779"/>
    <w:rsid w:val="00EA722E"/>
    <w:rsid w:val="00EA7833"/>
    <w:rsid w:val="00EA7D61"/>
    <w:rsid w:val="00EB0141"/>
    <w:rsid w:val="00EB0C36"/>
    <w:rsid w:val="00EB0D8E"/>
    <w:rsid w:val="00EB10A1"/>
    <w:rsid w:val="00EB1AA6"/>
    <w:rsid w:val="00EB1E0C"/>
    <w:rsid w:val="00EB1F16"/>
    <w:rsid w:val="00EB253C"/>
    <w:rsid w:val="00EB2BA5"/>
    <w:rsid w:val="00EB2F95"/>
    <w:rsid w:val="00EB34D8"/>
    <w:rsid w:val="00EB378A"/>
    <w:rsid w:val="00EB48A9"/>
    <w:rsid w:val="00EB4E21"/>
    <w:rsid w:val="00EB510B"/>
    <w:rsid w:val="00EB55CD"/>
    <w:rsid w:val="00EB5C1E"/>
    <w:rsid w:val="00EB621E"/>
    <w:rsid w:val="00EB7424"/>
    <w:rsid w:val="00EB769D"/>
    <w:rsid w:val="00EB78BD"/>
    <w:rsid w:val="00EB7FDD"/>
    <w:rsid w:val="00EC024C"/>
    <w:rsid w:val="00EC08DA"/>
    <w:rsid w:val="00EC1A7E"/>
    <w:rsid w:val="00EC1DE9"/>
    <w:rsid w:val="00EC2412"/>
    <w:rsid w:val="00EC2A02"/>
    <w:rsid w:val="00EC2BDB"/>
    <w:rsid w:val="00EC2DCC"/>
    <w:rsid w:val="00EC3471"/>
    <w:rsid w:val="00EC364D"/>
    <w:rsid w:val="00EC36C5"/>
    <w:rsid w:val="00EC3C5D"/>
    <w:rsid w:val="00EC3E58"/>
    <w:rsid w:val="00EC42F9"/>
    <w:rsid w:val="00EC47AC"/>
    <w:rsid w:val="00EC4F0C"/>
    <w:rsid w:val="00EC5525"/>
    <w:rsid w:val="00EC582F"/>
    <w:rsid w:val="00EC625C"/>
    <w:rsid w:val="00EC6B77"/>
    <w:rsid w:val="00EC718D"/>
    <w:rsid w:val="00EC7841"/>
    <w:rsid w:val="00ED03AD"/>
    <w:rsid w:val="00ED0812"/>
    <w:rsid w:val="00ED0C3E"/>
    <w:rsid w:val="00ED0CD0"/>
    <w:rsid w:val="00ED0D38"/>
    <w:rsid w:val="00ED10AB"/>
    <w:rsid w:val="00ED1434"/>
    <w:rsid w:val="00ED1BE3"/>
    <w:rsid w:val="00ED1C00"/>
    <w:rsid w:val="00ED1FF7"/>
    <w:rsid w:val="00ED23E8"/>
    <w:rsid w:val="00ED26DD"/>
    <w:rsid w:val="00ED294A"/>
    <w:rsid w:val="00ED2DD7"/>
    <w:rsid w:val="00ED30BC"/>
    <w:rsid w:val="00ED3146"/>
    <w:rsid w:val="00ED39D8"/>
    <w:rsid w:val="00ED4C58"/>
    <w:rsid w:val="00ED5D36"/>
    <w:rsid w:val="00ED5FFA"/>
    <w:rsid w:val="00ED60FD"/>
    <w:rsid w:val="00ED6285"/>
    <w:rsid w:val="00ED689F"/>
    <w:rsid w:val="00ED70F3"/>
    <w:rsid w:val="00ED7B2C"/>
    <w:rsid w:val="00ED7EFA"/>
    <w:rsid w:val="00EE06FF"/>
    <w:rsid w:val="00EE09A8"/>
    <w:rsid w:val="00EE0B80"/>
    <w:rsid w:val="00EE10BB"/>
    <w:rsid w:val="00EE1171"/>
    <w:rsid w:val="00EE15C4"/>
    <w:rsid w:val="00EE1789"/>
    <w:rsid w:val="00EE182A"/>
    <w:rsid w:val="00EE1909"/>
    <w:rsid w:val="00EE1FF7"/>
    <w:rsid w:val="00EE2489"/>
    <w:rsid w:val="00EE3417"/>
    <w:rsid w:val="00EE348D"/>
    <w:rsid w:val="00EE3F58"/>
    <w:rsid w:val="00EE42B8"/>
    <w:rsid w:val="00EE45A8"/>
    <w:rsid w:val="00EE45A9"/>
    <w:rsid w:val="00EE4A6B"/>
    <w:rsid w:val="00EE4FB5"/>
    <w:rsid w:val="00EE5EB9"/>
    <w:rsid w:val="00EE6C68"/>
    <w:rsid w:val="00EE736C"/>
    <w:rsid w:val="00EE7B53"/>
    <w:rsid w:val="00EF03F9"/>
    <w:rsid w:val="00EF0A6E"/>
    <w:rsid w:val="00EF0B80"/>
    <w:rsid w:val="00EF0D5F"/>
    <w:rsid w:val="00EF1424"/>
    <w:rsid w:val="00EF19F3"/>
    <w:rsid w:val="00EF1E71"/>
    <w:rsid w:val="00EF1F71"/>
    <w:rsid w:val="00EF23B9"/>
    <w:rsid w:val="00EF271D"/>
    <w:rsid w:val="00EF28DC"/>
    <w:rsid w:val="00EF2FE3"/>
    <w:rsid w:val="00EF2FEC"/>
    <w:rsid w:val="00EF3062"/>
    <w:rsid w:val="00EF35AF"/>
    <w:rsid w:val="00EF3C4A"/>
    <w:rsid w:val="00EF3FCB"/>
    <w:rsid w:val="00EF54F5"/>
    <w:rsid w:val="00EF5692"/>
    <w:rsid w:val="00EF5A20"/>
    <w:rsid w:val="00EF5A7C"/>
    <w:rsid w:val="00EF6738"/>
    <w:rsid w:val="00EF685D"/>
    <w:rsid w:val="00EF6ECB"/>
    <w:rsid w:val="00EF76C6"/>
    <w:rsid w:val="00EF76D8"/>
    <w:rsid w:val="00EF7709"/>
    <w:rsid w:val="00EF7FF5"/>
    <w:rsid w:val="00F003E9"/>
    <w:rsid w:val="00F008C7"/>
    <w:rsid w:val="00F00BDB"/>
    <w:rsid w:val="00F01274"/>
    <w:rsid w:val="00F018C3"/>
    <w:rsid w:val="00F01BFE"/>
    <w:rsid w:val="00F02CF4"/>
    <w:rsid w:val="00F036A2"/>
    <w:rsid w:val="00F03F66"/>
    <w:rsid w:val="00F0423B"/>
    <w:rsid w:val="00F0459B"/>
    <w:rsid w:val="00F047CE"/>
    <w:rsid w:val="00F04A27"/>
    <w:rsid w:val="00F0534F"/>
    <w:rsid w:val="00F05462"/>
    <w:rsid w:val="00F05AE4"/>
    <w:rsid w:val="00F05EBF"/>
    <w:rsid w:val="00F062AF"/>
    <w:rsid w:val="00F06A7D"/>
    <w:rsid w:val="00F06D8F"/>
    <w:rsid w:val="00F06D98"/>
    <w:rsid w:val="00F07681"/>
    <w:rsid w:val="00F077F8"/>
    <w:rsid w:val="00F0784C"/>
    <w:rsid w:val="00F10203"/>
    <w:rsid w:val="00F10292"/>
    <w:rsid w:val="00F1033A"/>
    <w:rsid w:val="00F10529"/>
    <w:rsid w:val="00F106C4"/>
    <w:rsid w:val="00F112A3"/>
    <w:rsid w:val="00F1143C"/>
    <w:rsid w:val="00F11F93"/>
    <w:rsid w:val="00F12515"/>
    <w:rsid w:val="00F12B0A"/>
    <w:rsid w:val="00F12CEC"/>
    <w:rsid w:val="00F1359A"/>
    <w:rsid w:val="00F135A1"/>
    <w:rsid w:val="00F136AF"/>
    <w:rsid w:val="00F13866"/>
    <w:rsid w:val="00F13AFC"/>
    <w:rsid w:val="00F13CCA"/>
    <w:rsid w:val="00F1484F"/>
    <w:rsid w:val="00F14900"/>
    <w:rsid w:val="00F14A95"/>
    <w:rsid w:val="00F163CF"/>
    <w:rsid w:val="00F164ED"/>
    <w:rsid w:val="00F172C1"/>
    <w:rsid w:val="00F17320"/>
    <w:rsid w:val="00F1783E"/>
    <w:rsid w:val="00F17926"/>
    <w:rsid w:val="00F17D7E"/>
    <w:rsid w:val="00F200DF"/>
    <w:rsid w:val="00F2127A"/>
    <w:rsid w:val="00F213FA"/>
    <w:rsid w:val="00F21614"/>
    <w:rsid w:val="00F21E0E"/>
    <w:rsid w:val="00F21E23"/>
    <w:rsid w:val="00F2212C"/>
    <w:rsid w:val="00F2252B"/>
    <w:rsid w:val="00F226DA"/>
    <w:rsid w:val="00F22720"/>
    <w:rsid w:val="00F22991"/>
    <w:rsid w:val="00F22D76"/>
    <w:rsid w:val="00F2372D"/>
    <w:rsid w:val="00F24433"/>
    <w:rsid w:val="00F24448"/>
    <w:rsid w:val="00F24599"/>
    <w:rsid w:val="00F24C65"/>
    <w:rsid w:val="00F25575"/>
    <w:rsid w:val="00F2589C"/>
    <w:rsid w:val="00F26108"/>
    <w:rsid w:val="00F26416"/>
    <w:rsid w:val="00F30044"/>
    <w:rsid w:val="00F3006B"/>
    <w:rsid w:val="00F30500"/>
    <w:rsid w:val="00F305F2"/>
    <w:rsid w:val="00F30D96"/>
    <w:rsid w:val="00F31747"/>
    <w:rsid w:val="00F31979"/>
    <w:rsid w:val="00F31CD9"/>
    <w:rsid w:val="00F31CDC"/>
    <w:rsid w:val="00F31E55"/>
    <w:rsid w:val="00F320BB"/>
    <w:rsid w:val="00F324A8"/>
    <w:rsid w:val="00F3258B"/>
    <w:rsid w:val="00F32830"/>
    <w:rsid w:val="00F3312E"/>
    <w:rsid w:val="00F33545"/>
    <w:rsid w:val="00F34502"/>
    <w:rsid w:val="00F34E30"/>
    <w:rsid w:val="00F34FEE"/>
    <w:rsid w:val="00F350E1"/>
    <w:rsid w:val="00F354C9"/>
    <w:rsid w:val="00F357F1"/>
    <w:rsid w:val="00F3585B"/>
    <w:rsid w:val="00F35AFC"/>
    <w:rsid w:val="00F35ED1"/>
    <w:rsid w:val="00F35F0E"/>
    <w:rsid w:val="00F35F37"/>
    <w:rsid w:val="00F35F76"/>
    <w:rsid w:val="00F36045"/>
    <w:rsid w:val="00F362B5"/>
    <w:rsid w:val="00F363EC"/>
    <w:rsid w:val="00F3682D"/>
    <w:rsid w:val="00F36E0D"/>
    <w:rsid w:val="00F372FB"/>
    <w:rsid w:val="00F3760A"/>
    <w:rsid w:val="00F40C25"/>
    <w:rsid w:val="00F41150"/>
    <w:rsid w:val="00F411D4"/>
    <w:rsid w:val="00F4162B"/>
    <w:rsid w:val="00F41A17"/>
    <w:rsid w:val="00F42EF3"/>
    <w:rsid w:val="00F4372F"/>
    <w:rsid w:val="00F43BA8"/>
    <w:rsid w:val="00F44735"/>
    <w:rsid w:val="00F44A0D"/>
    <w:rsid w:val="00F454FD"/>
    <w:rsid w:val="00F45753"/>
    <w:rsid w:val="00F45755"/>
    <w:rsid w:val="00F458A9"/>
    <w:rsid w:val="00F45CE7"/>
    <w:rsid w:val="00F46631"/>
    <w:rsid w:val="00F46C19"/>
    <w:rsid w:val="00F478B7"/>
    <w:rsid w:val="00F4796A"/>
    <w:rsid w:val="00F47C12"/>
    <w:rsid w:val="00F50241"/>
    <w:rsid w:val="00F505D2"/>
    <w:rsid w:val="00F50678"/>
    <w:rsid w:val="00F5089B"/>
    <w:rsid w:val="00F51231"/>
    <w:rsid w:val="00F5151E"/>
    <w:rsid w:val="00F51530"/>
    <w:rsid w:val="00F517D2"/>
    <w:rsid w:val="00F51903"/>
    <w:rsid w:val="00F51AAB"/>
    <w:rsid w:val="00F5216E"/>
    <w:rsid w:val="00F5273B"/>
    <w:rsid w:val="00F529AF"/>
    <w:rsid w:val="00F5318B"/>
    <w:rsid w:val="00F5371C"/>
    <w:rsid w:val="00F537CB"/>
    <w:rsid w:val="00F53F25"/>
    <w:rsid w:val="00F541C1"/>
    <w:rsid w:val="00F54478"/>
    <w:rsid w:val="00F55600"/>
    <w:rsid w:val="00F5566A"/>
    <w:rsid w:val="00F562C1"/>
    <w:rsid w:val="00F56495"/>
    <w:rsid w:val="00F568C2"/>
    <w:rsid w:val="00F56976"/>
    <w:rsid w:val="00F56AC3"/>
    <w:rsid w:val="00F572A3"/>
    <w:rsid w:val="00F57328"/>
    <w:rsid w:val="00F57477"/>
    <w:rsid w:val="00F57A47"/>
    <w:rsid w:val="00F57C68"/>
    <w:rsid w:val="00F57D70"/>
    <w:rsid w:val="00F57F9B"/>
    <w:rsid w:val="00F57FFA"/>
    <w:rsid w:val="00F6001E"/>
    <w:rsid w:val="00F60729"/>
    <w:rsid w:val="00F609EF"/>
    <w:rsid w:val="00F60DB6"/>
    <w:rsid w:val="00F61697"/>
    <w:rsid w:val="00F616AF"/>
    <w:rsid w:val="00F61E3D"/>
    <w:rsid w:val="00F620AF"/>
    <w:rsid w:val="00F62618"/>
    <w:rsid w:val="00F62D87"/>
    <w:rsid w:val="00F6311C"/>
    <w:rsid w:val="00F63AF2"/>
    <w:rsid w:val="00F63E6E"/>
    <w:rsid w:val="00F643B6"/>
    <w:rsid w:val="00F64496"/>
    <w:rsid w:val="00F6449C"/>
    <w:rsid w:val="00F649D9"/>
    <w:rsid w:val="00F657C4"/>
    <w:rsid w:val="00F65D33"/>
    <w:rsid w:val="00F66AAE"/>
    <w:rsid w:val="00F67985"/>
    <w:rsid w:val="00F67D43"/>
    <w:rsid w:val="00F708B6"/>
    <w:rsid w:val="00F70B9B"/>
    <w:rsid w:val="00F70F3C"/>
    <w:rsid w:val="00F70F69"/>
    <w:rsid w:val="00F711FB"/>
    <w:rsid w:val="00F7183C"/>
    <w:rsid w:val="00F71920"/>
    <w:rsid w:val="00F7283A"/>
    <w:rsid w:val="00F729A5"/>
    <w:rsid w:val="00F72BCC"/>
    <w:rsid w:val="00F733B8"/>
    <w:rsid w:val="00F73F16"/>
    <w:rsid w:val="00F7401E"/>
    <w:rsid w:val="00F74189"/>
    <w:rsid w:val="00F742D2"/>
    <w:rsid w:val="00F74448"/>
    <w:rsid w:val="00F74464"/>
    <w:rsid w:val="00F74DFB"/>
    <w:rsid w:val="00F75124"/>
    <w:rsid w:val="00F757A1"/>
    <w:rsid w:val="00F75AE0"/>
    <w:rsid w:val="00F75E29"/>
    <w:rsid w:val="00F761A7"/>
    <w:rsid w:val="00F761D1"/>
    <w:rsid w:val="00F7630B"/>
    <w:rsid w:val="00F76F63"/>
    <w:rsid w:val="00F77329"/>
    <w:rsid w:val="00F77845"/>
    <w:rsid w:val="00F77BD2"/>
    <w:rsid w:val="00F80B7A"/>
    <w:rsid w:val="00F810A5"/>
    <w:rsid w:val="00F817F5"/>
    <w:rsid w:val="00F81CB7"/>
    <w:rsid w:val="00F81F21"/>
    <w:rsid w:val="00F824CA"/>
    <w:rsid w:val="00F8347C"/>
    <w:rsid w:val="00F8423F"/>
    <w:rsid w:val="00F848ED"/>
    <w:rsid w:val="00F852B6"/>
    <w:rsid w:val="00F8576D"/>
    <w:rsid w:val="00F867E8"/>
    <w:rsid w:val="00F869F2"/>
    <w:rsid w:val="00F86AB9"/>
    <w:rsid w:val="00F87228"/>
    <w:rsid w:val="00F87929"/>
    <w:rsid w:val="00F87991"/>
    <w:rsid w:val="00F9071F"/>
    <w:rsid w:val="00F9087E"/>
    <w:rsid w:val="00F9091C"/>
    <w:rsid w:val="00F90A86"/>
    <w:rsid w:val="00F9105E"/>
    <w:rsid w:val="00F91158"/>
    <w:rsid w:val="00F91165"/>
    <w:rsid w:val="00F91487"/>
    <w:rsid w:val="00F91A8F"/>
    <w:rsid w:val="00F91E1B"/>
    <w:rsid w:val="00F924D7"/>
    <w:rsid w:val="00F93804"/>
    <w:rsid w:val="00F94846"/>
    <w:rsid w:val="00F94940"/>
    <w:rsid w:val="00F94C7D"/>
    <w:rsid w:val="00F94D78"/>
    <w:rsid w:val="00F9538F"/>
    <w:rsid w:val="00F95542"/>
    <w:rsid w:val="00F95BF3"/>
    <w:rsid w:val="00F95C78"/>
    <w:rsid w:val="00F96313"/>
    <w:rsid w:val="00F9689A"/>
    <w:rsid w:val="00F96E5F"/>
    <w:rsid w:val="00F96E66"/>
    <w:rsid w:val="00F96F8D"/>
    <w:rsid w:val="00F97147"/>
    <w:rsid w:val="00F97DDA"/>
    <w:rsid w:val="00F97F31"/>
    <w:rsid w:val="00FA040B"/>
    <w:rsid w:val="00FA066B"/>
    <w:rsid w:val="00FA0BEC"/>
    <w:rsid w:val="00FA12DA"/>
    <w:rsid w:val="00FA184F"/>
    <w:rsid w:val="00FA1D72"/>
    <w:rsid w:val="00FA1DD0"/>
    <w:rsid w:val="00FA1F7D"/>
    <w:rsid w:val="00FA24A6"/>
    <w:rsid w:val="00FA28DB"/>
    <w:rsid w:val="00FA2CB2"/>
    <w:rsid w:val="00FA2D0A"/>
    <w:rsid w:val="00FA2D36"/>
    <w:rsid w:val="00FA34AA"/>
    <w:rsid w:val="00FA38AC"/>
    <w:rsid w:val="00FA3D0C"/>
    <w:rsid w:val="00FA3FF5"/>
    <w:rsid w:val="00FA4B63"/>
    <w:rsid w:val="00FA56C6"/>
    <w:rsid w:val="00FA60E6"/>
    <w:rsid w:val="00FA627C"/>
    <w:rsid w:val="00FA649C"/>
    <w:rsid w:val="00FA6560"/>
    <w:rsid w:val="00FA6FED"/>
    <w:rsid w:val="00FA714C"/>
    <w:rsid w:val="00FB010C"/>
    <w:rsid w:val="00FB050C"/>
    <w:rsid w:val="00FB0E44"/>
    <w:rsid w:val="00FB241C"/>
    <w:rsid w:val="00FB2A5A"/>
    <w:rsid w:val="00FB33D7"/>
    <w:rsid w:val="00FB369E"/>
    <w:rsid w:val="00FB46FB"/>
    <w:rsid w:val="00FB49D1"/>
    <w:rsid w:val="00FB4B05"/>
    <w:rsid w:val="00FB4BC6"/>
    <w:rsid w:val="00FB4DC2"/>
    <w:rsid w:val="00FB5902"/>
    <w:rsid w:val="00FB59C0"/>
    <w:rsid w:val="00FB6462"/>
    <w:rsid w:val="00FB6C37"/>
    <w:rsid w:val="00FB78CF"/>
    <w:rsid w:val="00FB7F16"/>
    <w:rsid w:val="00FC0028"/>
    <w:rsid w:val="00FC0F46"/>
    <w:rsid w:val="00FC133E"/>
    <w:rsid w:val="00FC1568"/>
    <w:rsid w:val="00FC1854"/>
    <w:rsid w:val="00FC1CBA"/>
    <w:rsid w:val="00FC23D9"/>
    <w:rsid w:val="00FC273A"/>
    <w:rsid w:val="00FC2BA0"/>
    <w:rsid w:val="00FC3611"/>
    <w:rsid w:val="00FC36CE"/>
    <w:rsid w:val="00FC37EE"/>
    <w:rsid w:val="00FC38E0"/>
    <w:rsid w:val="00FC4FC5"/>
    <w:rsid w:val="00FC50A6"/>
    <w:rsid w:val="00FC52B0"/>
    <w:rsid w:val="00FC56BA"/>
    <w:rsid w:val="00FC5F71"/>
    <w:rsid w:val="00FC621B"/>
    <w:rsid w:val="00FC6236"/>
    <w:rsid w:val="00FC67D4"/>
    <w:rsid w:val="00FC6BB4"/>
    <w:rsid w:val="00FC71BF"/>
    <w:rsid w:val="00FC7626"/>
    <w:rsid w:val="00FC7B11"/>
    <w:rsid w:val="00FC7ECE"/>
    <w:rsid w:val="00FC7FF1"/>
    <w:rsid w:val="00FD0268"/>
    <w:rsid w:val="00FD027F"/>
    <w:rsid w:val="00FD0D8B"/>
    <w:rsid w:val="00FD0F80"/>
    <w:rsid w:val="00FD0FF5"/>
    <w:rsid w:val="00FD1208"/>
    <w:rsid w:val="00FD141C"/>
    <w:rsid w:val="00FD153C"/>
    <w:rsid w:val="00FD1781"/>
    <w:rsid w:val="00FD194E"/>
    <w:rsid w:val="00FD2047"/>
    <w:rsid w:val="00FD26BC"/>
    <w:rsid w:val="00FD292B"/>
    <w:rsid w:val="00FD2A26"/>
    <w:rsid w:val="00FD3091"/>
    <w:rsid w:val="00FD32DF"/>
    <w:rsid w:val="00FD36C0"/>
    <w:rsid w:val="00FD3811"/>
    <w:rsid w:val="00FD39D9"/>
    <w:rsid w:val="00FD3C77"/>
    <w:rsid w:val="00FD4070"/>
    <w:rsid w:val="00FD47EA"/>
    <w:rsid w:val="00FD47FC"/>
    <w:rsid w:val="00FD5268"/>
    <w:rsid w:val="00FD5350"/>
    <w:rsid w:val="00FD5741"/>
    <w:rsid w:val="00FD57F1"/>
    <w:rsid w:val="00FD5867"/>
    <w:rsid w:val="00FD6552"/>
    <w:rsid w:val="00FD68BF"/>
    <w:rsid w:val="00FD6CAD"/>
    <w:rsid w:val="00FD7191"/>
    <w:rsid w:val="00FD7423"/>
    <w:rsid w:val="00FD7847"/>
    <w:rsid w:val="00FE03A9"/>
    <w:rsid w:val="00FE0535"/>
    <w:rsid w:val="00FE057D"/>
    <w:rsid w:val="00FE1204"/>
    <w:rsid w:val="00FE12F2"/>
    <w:rsid w:val="00FE1445"/>
    <w:rsid w:val="00FE18D5"/>
    <w:rsid w:val="00FE1BE4"/>
    <w:rsid w:val="00FE1EC4"/>
    <w:rsid w:val="00FE219C"/>
    <w:rsid w:val="00FE2277"/>
    <w:rsid w:val="00FE2574"/>
    <w:rsid w:val="00FE31AC"/>
    <w:rsid w:val="00FE3245"/>
    <w:rsid w:val="00FE3E3C"/>
    <w:rsid w:val="00FE3E4B"/>
    <w:rsid w:val="00FE40A8"/>
    <w:rsid w:val="00FE44FE"/>
    <w:rsid w:val="00FE45B6"/>
    <w:rsid w:val="00FE470A"/>
    <w:rsid w:val="00FE4806"/>
    <w:rsid w:val="00FE4874"/>
    <w:rsid w:val="00FE4959"/>
    <w:rsid w:val="00FE4A19"/>
    <w:rsid w:val="00FE5568"/>
    <w:rsid w:val="00FE58DA"/>
    <w:rsid w:val="00FE5B12"/>
    <w:rsid w:val="00FE5EE1"/>
    <w:rsid w:val="00FE6453"/>
    <w:rsid w:val="00FE7163"/>
    <w:rsid w:val="00FE7CAF"/>
    <w:rsid w:val="00FF0152"/>
    <w:rsid w:val="00FF01E6"/>
    <w:rsid w:val="00FF0F3B"/>
    <w:rsid w:val="00FF13DB"/>
    <w:rsid w:val="00FF2457"/>
    <w:rsid w:val="00FF25FF"/>
    <w:rsid w:val="00FF28CC"/>
    <w:rsid w:val="00FF2C19"/>
    <w:rsid w:val="00FF2F73"/>
    <w:rsid w:val="00FF3070"/>
    <w:rsid w:val="00FF3239"/>
    <w:rsid w:val="00FF3418"/>
    <w:rsid w:val="00FF37E9"/>
    <w:rsid w:val="00FF4374"/>
    <w:rsid w:val="00FF4A5B"/>
    <w:rsid w:val="00FF4BA2"/>
    <w:rsid w:val="00FF5189"/>
    <w:rsid w:val="00FF572A"/>
    <w:rsid w:val="00FF6106"/>
    <w:rsid w:val="00FF6524"/>
    <w:rsid w:val="00FF6DCA"/>
    <w:rsid w:val="00FF6E36"/>
    <w:rsid w:val="00FF70FF"/>
    <w:rsid w:val="00FF73EA"/>
    <w:rsid w:val="00FF7D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8D30F91-7230-4828-830A-237164F66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C1674"/>
    <w:pPr>
      <w:bidi/>
      <w:spacing w:after="0" w:line="580" w:lineRule="atLeast"/>
      <w:ind w:firstLine="425"/>
      <w:jc w:val="lowKashida"/>
    </w:pPr>
    <w:rPr>
      <w:rFonts w:ascii="Times New Roman" w:eastAsia="Times New Roman" w:hAnsi="Times New Roman" w:cs="B Lotus"/>
      <w:szCs w:val="28"/>
    </w:rPr>
  </w:style>
  <w:style w:type="paragraph" w:styleId="Heading1">
    <w:name w:val="heading 1"/>
    <w:basedOn w:val="Normal"/>
    <w:next w:val="Normal"/>
    <w:link w:val="Heading1Char"/>
    <w:qFormat/>
    <w:rsid w:val="00293DDE"/>
    <w:pPr>
      <w:keepNext/>
      <w:ind w:firstLine="0"/>
      <w:outlineLvl w:val="0"/>
    </w:pPr>
    <w:rPr>
      <w:rFonts w:cs="B Nazanin"/>
      <w:b/>
      <w:bCs/>
      <w:sz w:val="30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DDE"/>
    <w:rPr>
      <w:rFonts w:ascii="Times New Roman" w:eastAsia="Times New Roman" w:hAnsi="Times New Roman" w:cs="B Nazanin"/>
      <w:b/>
      <w:bCs/>
      <w:sz w:val="30"/>
      <w:szCs w:val="36"/>
    </w:rPr>
  </w:style>
  <w:style w:type="paragraph" w:styleId="Footer">
    <w:name w:val="footer"/>
    <w:basedOn w:val="Normal"/>
    <w:link w:val="FooterChar"/>
    <w:uiPriority w:val="99"/>
    <w:rsid w:val="00293DDE"/>
    <w:pPr>
      <w:tabs>
        <w:tab w:val="center" w:pos="4153"/>
        <w:tab w:val="right" w:pos="8306"/>
      </w:tabs>
    </w:pPr>
    <w:rPr>
      <w:szCs w:val="26"/>
    </w:rPr>
  </w:style>
  <w:style w:type="character" w:customStyle="1" w:styleId="FooterChar">
    <w:name w:val="Footer Char"/>
    <w:basedOn w:val="DefaultParagraphFont"/>
    <w:link w:val="Footer"/>
    <w:uiPriority w:val="99"/>
    <w:rsid w:val="00293DDE"/>
    <w:rPr>
      <w:rFonts w:ascii="Times New Roman" w:eastAsia="Times New Roman" w:hAnsi="Times New Roman" w:cs="B Lotus"/>
      <w:szCs w:val="26"/>
    </w:rPr>
  </w:style>
  <w:style w:type="character" w:styleId="PageNumber">
    <w:name w:val="page number"/>
    <w:basedOn w:val="DefaultParagraphFont"/>
    <w:rsid w:val="00293DDE"/>
  </w:style>
  <w:style w:type="paragraph" w:styleId="BodyText">
    <w:name w:val="Body Text"/>
    <w:basedOn w:val="Normal"/>
    <w:link w:val="BodyTextChar"/>
    <w:rsid w:val="00293DDE"/>
    <w:rPr>
      <w:sz w:val="20"/>
    </w:rPr>
  </w:style>
  <w:style w:type="character" w:customStyle="1" w:styleId="BodyTextChar">
    <w:name w:val="Body Text Char"/>
    <w:basedOn w:val="DefaultParagraphFont"/>
    <w:link w:val="BodyText"/>
    <w:rsid w:val="00293DDE"/>
    <w:rPr>
      <w:rFonts w:ascii="Times New Roman" w:eastAsia="Times New Roman" w:hAnsi="Times New Roman" w:cs="B Lotus"/>
      <w:sz w:val="20"/>
      <w:szCs w:val="28"/>
    </w:rPr>
  </w:style>
  <w:style w:type="paragraph" w:customStyle="1" w:styleId="HeadingTitel">
    <w:name w:val="Heading Titel"/>
    <w:basedOn w:val="Normal"/>
    <w:rsid w:val="00293DDE"/>
    <w:pPr>
      <w:ind w:firstLine="0"/>
      <w:jc w:val="center"/>
    </w:pPr>
    <w:rPr>
      <w:rFonts w:cs="B Roya"/>
      <w:b/>
      <w:bCs/>
      <w:sz w:val="74"/>
      <w:szCs w:val="84"/>
    </w:rPr>
  </w:style>
  <w:style w:type="table" w:styleId="TableGrid">
    <w:name w:val="Table Grid"/>
    <w:basedOn w:val="TableNormal"/>
    <w:uiPriority w:val="59"/>
    <w:rsid w:val="00293DDE"/>
    <w:pPr>
      <w:bidi/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3DD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DDE"/>
    <w:rPr>
      <w:rFonts w:ascii="Tahoma" w:eastAsia="Times New Roman" w:hAnsi="Tahoma" w:cs="Tahoma"/>
      <w:sz w:val="16"/>
      <w:szCs w:val="16"/>
    </w:rPr>
  </w:style>
  <w:style w:type="character" w:customStyle="1" w:styleId="longtext1">
    <w:name w:val="long_text1"/>
    <w:basedOn w:val="DefaultParagraphFont"/>
    <w:uiPriority w:val="99"/>
    <w:rsid w:val="000A5189"/>
    <w:rPr>
      <w:sz w:val="14"/>
      <w:szCs w:val="14"/>
    </w:rPr>
  </w:style>
  <w:style w:type="paragraph" w:styleId="ListParagraph">
    <w:name w:val="List Paragraph"/>
    <w:basedOn w:val="Normal"/>
    <w:uiPriority w:val="34"/>
    <w:qFormat/>
    <w:rsid w:val="00DD2FCA"/>
    <w:pPr>
      <w:bidi w:val="0"/>
      <w:spacing w:line="240" w:lineRule="auto"/>
      <w:ind w:left="720" w:firstLine="0"/>
      <w:contextualSpacing/>
      <w:jc w:val="left"/>
    </w:pPr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D2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D2FCA"/>
    <w:rPr>
      <w:rFonts w:ascii="Courier New" w:eastAsia="Times New Roman" w:hAnsi="Courier New" w:cs="Courier New"/>
      <w:sz w:val="20"/>
      <w:szCs w:val="20"/>
      <w:lang w:bidi="fa-IR"/>
    </w:rPr>
  </w:style>
  <w:style w:type="character" w:styleId="PlaceholderText">
    <w:name w:val="Placeholder Text"/>
    <w:basedOn w:val="DefaultParagraphFont"/>
    <w:uiPriority w:val="99"/>
    <w:semiHidden/>
    <w:rsid w:val="00612303"/>
    <w:rPr>
      <w:color w:val="808080"/>
    </w:rPr>
  </w:style>
  <w:style w:type="paragraph" w:customStyle="1" w:styleId="Default">
    <w:name w:val="Default"/>
    <w:rsid w:val="009436E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C6C6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C69"/>
    <w:rPr>
      <w:rFonts w:ascii="Times New Roman" w:eastAsia="Times New Roman" w:hAnsi="Times New Roman" w:cs="B Lotus"/>
      <w:szCs w:val="28"/>
    </w:rPr>
  </w:style>
  <w:style w:type="paragraph" w:styleId="FootnoteText">
    <w:name w:val="footnote text"/>
    <w:basedOn w:val="Normal"/>
    <w:link w:val="FootnoteTextChar"/>
    <w:semiHidden/>
    <w:unhideWhenUsed/>
    <w:rsid w:val="003277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744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32774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229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229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4229"/>
    <w:rPr>
      <w:vertAlign w:val="superscript"/>
    </w:rPr>
  </w:style>
  <w:style w:type="table" w:styleId="LightShading-Accent3">
    <w:name w:val="Light Shading Accent 3"/>
    <w:basedOn w:val="TableNormal"/>
    <w:uiPriority w:val="60"/>
    <w:rsid w:val="000E45F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1">
    <w:name w:val="Light Shading1"/>
    <w:basedOn w:val="TableNormal"/>
    <w:uiPriority w:val="60"/>
    <w:rsid w:val="0072602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7507A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B1228D"/>
    <w:pPr>
      <w:bidi w:val="0"/>
      <w:spacing w:before="100" w:beforeAutospacing="1" w:after="100" w:afterAutospacing="1" w:line="240" w:lineRule="auto"/>
      <w:ind w:firstLine="0"/>
      <w:jc w:val="left"/>
    </w:pPr>
    <w:rPr>
      <w:rFonts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4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7.xml"/><Relationship Id="rId2" Type="http://schemas.openxmlformats.org/officeDocument/2006/relationships/numbering" Target="numbering.xml"/><Relationship Id="rId16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14348B-5BA5-4511-9988-3C8FF9EB35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5</Pages>
  <Words>2277</Words>
  <Characters>12979</Characters>
  <Application>Microsoft Office Word</Application>
  <DocSecurity>0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7</vt:i4>
      </vt:variant>
    </vt:vector>
  </HeadingPairs>
  <TitlesOfParts>
    <vt:vector size="28" baseType="lpstr">
      <vt:lpstr/>
      <vt:lpstr>پایان نامه</vt:lpstr>
      <vt:lpstr>عنوان</vt:lpstr>
      <vt:lpstr/>
      <vt:lpstr>پژوهش و نگارش</vt:lpstr>
      <vt:lpstr>.....................................................</vt:lpstr>
      <vt:lpstr/>
      <vt:lpstr>استاد راهنما</vt:lpstr>
      <vt:lpstr>....................................................</vt:lpstr>
      <vt:lpstr/>
      <vt:lpstr>اساتید مشاور</vt:lpstr>
      <vt:lpstr>........................................................</vt:lpstr>
      <vt:lpstr>تابستان (فصل) --13</vt:lpstr>
      <vt:lpstr/>
      <vt:lpstr/>
      <vt:lpstr>فهرست مطالب </vt:lpstr>
      <vt:lpstr/>
      <vt:lpstr>فهرست علائم و اختصارات</vt:lpstr>
      <vt:lpstr/>
      <vt:lpstr>فهرست جداول</vt:lpstr>
      <vt:lpstr>فهرست نمودارها</vt:lpstr>
      <vt:lpstr>فهرست شكل‌ها</vt:lpstr>
      <vt:lpstr/>
      <vt:lpstr/>
      <vt:lpstr>1-1. کلیات</vt:lpstr>
      <vt:lpstr/>
      <vt:lpstr>………………………………………………………………………………………………………………………</vt:lpstr>
      <vt:lpstr/>
    </vt:vector>
  </TitlesOfParts>
  <Company/>
  <LinksUpToDate>false</LinksUpToDate>
  <CharactersWithSpaces>152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jamal.amri</cp:lastModifiedBy>
  <cp:revision>2</cp:revision>
  <cp:lastPrinted>2014-06-29T13:51:00Z</cp:lastPrinted>
  <dcterms:created xsi:type="dcterms:W3CDTF">2019-03-04T03:53:00Z</dcterms:created>
  <dcterms:modified xsi:type="dcterms:W3CDTF">2019-03-04T03:53:00Z</dcterms:modified>
</cp:coreProperties>
</file>